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1C35CE01" w:rsidR="00DA712E" w:rsidRPr="0092480E" w:rsidRDefault="00E9EE46" w:rsidP="00153762">
      <w:pPr>
        <w:pStyle w:val="Title"/>
        <w:spacing w:line="276" w:lineRule="auto"/>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0F642690"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hyperlink r:id="rId11" w:history="1">
        <w:r w:rsidR="00A43F26" w:rsidRPr="00306820">
          <w:rPr>
            <w:rFonts w:ascii="Calibri" w:eastAsia="Calibri" w:hAnsi="Calibri" w:cs="Calibri"/>
            <w:lang w:val="nl-NL"/>
          </w:rPr>
          <w:t>0000-0001-9980-8613</w:t>
        </w:r>
      </w:hyperlink>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gramStart"/>
      <w:r w:rsidR="00A43F26" w:rsidRPr="0092480E">
        <w:rPr>
          <w:rFonts w:ascii="Calibri" w:eastAsia="Calibri" w:hAnsi="Calibri" w:cs="Calibri"/>
          <w:lang w:val="nl-NL"/>
        </w:rPr>
        <w:t>OR team</w:t>
      </w:r>
      <w:proofErr w:type="gramEnd"/>
      <w:r w:rsidR="00A43F26" w:rsidRPr="0092480E">
        <w:rPr>
          <w:rFonts w:ascii="Calibri" w:eastAsia="Calibri" w:hAnsi="Calibri" w:cs="Calibri"/>
          <w:lang w:val="nl-NL"/>
        </w:rPr>
        <w:t xml:space="preserve">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0"/>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0"/>
      <w:r w:rsidR="00552A94">
        <w:rPr>
          <w:rStyle w:val="CommentReference"/>
          <w:rFonts w:asciiTheme="minorHAnsi" w:eastAsiaTheme="minorHAnsi" w:hAnsiTheme="minorHAnsi" w:cstheme="minorBidi"/>
          <w:lang w:val="en-GB"/>
        </w:rPr>
        <w:commentReference w:id="0"/>
      </w:r>
    </w:p>
    <w:p w14:paraId="037F937F" w14:textId="5B2DAFC9" w:rsidR="00EC12A5" w:rsidRDefault="0097278A" w:rsidP="00153762">
      <w:pPr>
        <w:pStyle w:val="ListParagraph"/>
        <w:numPr>
          <w:ilvl w:val="0"/>
          <w:numId w:val="12"/>
        </w:numPr>
        <w:spacing w:line="276" w:lineRule="auto"/>
        <w:rPr>
          <w:rFonts w:ascii="Calibri" w:hAnsi="Calibri" w:cs="Calibri"/>
        </w:rPr>
      </w:pPr>
      <w:commentRangeStart w:id="1"/>
      <w:r w:rsidRPr="0092480E">
        <w:rPr>
          <w:rFonts w:ascii="Calibri" w:hAnsi="Calibri" w:cs="Calibri"/>
        </w:rPr>
        <w:t>NEJM</w:t>
      </w:r>
      <w:commentRangeEnd w:id="1"/>
      <w:r w:rsidR="00027475">
        <w:rPr>
          <w:rStyle w:val="CommentReference"/>
        </w:rPr>
        <w:commentReference w:id="1"/>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stParagraph"/>
        <w:numPr>
          <w:ilvl w:val="0"/>
          <w:numId w:val="12"/>
        </w:numPr>
        <w:spacing w:line="276" w:lineRule="auto"/>
        <w:rPr>
          <w:rFonts w:ascii="Calibri" w:hAnsi="Calibri" w:cs="Calibri"/>
        </w:rPr>
      </w:pPr>
      <w:r>
        <w:rPr>
          <w:rFonts w:ascii="Calibri" w:hAnsi="Calibri" w:cs="Calibri"/>
        </w:rPr>
        <w:t>L</w:t>
      </w:r>
      <w:commentRangeStart w:id="2"/>
      <w:r>
        <w:rPr>
          <w:rFonts w:ascii="Calibri" w:hAnsi="Calibri" w:cs="Calibri"/>
        </w:rPr>
        <w:t>ancet</w:t>
      </w:r>
      <w:commentRangeEnd w:id="2"/>
      <w:r w:rsidR="00027475">
        <w:rPr>
          <w:rStyle w:val="CommentReference"/>
        </w:rPr>
        <w:commentReference w:id="2"/>
      </w:r>
    </w:p>
    <w:p w14:paraId="02BDA989" w14:textId="68512DFC" w:rsidR="00584B7F" w:rsidRPr="0092480E" w:rsidRDefault="00D50C21" w:rsidP="00153762">
      <w:pPr>
        <w:pStyle w:val="ListParagraph"/>
        <w:numPr>
          <w:ilvl w:val="0"/>
          <w:numId w:val="12"/>
        </w:numPr>
        <w:spacing w:line="276" w:lineRule="auto"/>
        <w:rPr>
          <w:rFonts w:ascii="Calibri" w:hAnsi="Calibri" w:cs="Calibri"/>
        </w:rPr>
      </w:pPr>
      <w:commentRangeStart w:id="3"/>
      <w:r>
        <w:rPr>
          <w:rFonts w:ascii="Calibri" w:hAnsi="Calibri" w:cs="Calibri"/>
        </w:rPr>
        <w:t>B</w:t>
      </w:r>
      <w:r w:rsidR="00584B7F" w:rsidRPr="0092480E">
        <w:rPr>
          <w:rFonts w:ascii="Calibri" w:hAnsi="Calibri" w:cs="Calibri"/>
        </w:rPr>
        <w:t>M</w:t>
      </w:r>
      <w:r>
        <w:rPr>
          <w:rFonts w:ascii="Calibri" w:hAnsi="Calibri" w:cs="Calibri"/>
        </w:rPr>
        <w:t>J</w:t>
      </w:r>
      <w:commentRangeEnd w:id="3"/>
      <w:r w:rsidR="00CD5FE9">
        <w:rPr>
          <w:rStyle w:val="CommentReference"/>
        </w:rPr>
        <w:commentReference w:id="3"/>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commentRangeStart w:id="4"/>
      <w:r w:rsidRPr="0092480E">
        <w:rPr>
          <w:rFonts w:ascii="Calibri" w:hAnsi="Calibri" w:cs="Calibri"/>
          <w:lang w:val="en-US"/>
        </w:rPr>
        <w:lastRenderedPageBreak/>
        <w:t>Abstract</w:t>
      </w:r>
      <w:commentRangeEnd w:id="4"/>
      <w:r w:rsidR="001069EC">
        <w:rPr>
          <w:rStyle w:val="CommentReference"/>
          <w:rFonts w:asciiTheme="minorHAnsi" w:eastAsiaTheme="minorHAnsi" w:hAnsiTheme="minorHAnsi" w:cstheme="minorBidi"/>
          <w:color w:val="auto"/>
        </w:rPr>
        <w:commentReference w:id="4"/>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0C17F361"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92480E">
        <w:rPr>
          <w:rFonts w:ascii="Calibri" w:eastAsia="Calibri" w:hAnsi="Calibri" w:cs="Calibri"/>
        </w:rPr>
        <w:t>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77CE9379" w:rsidRPr="0092480E">
        <w:rPr>
          <w:rFonts w:ascii="Calibri" w:eastAsia="Calibri" w:hAnsi="Calibri" w:cs="Calibri"/>
        </w:rPr>
        <w:t xml:space="preserve">to estimate the effects 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3C35F861"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950350">
        <w:rPr>
          <w:rFonts w:ascii="Calibri" w:eastAsia="Calibri" w:hAnsi="Calibri" w:cs="Calibri"/>
        </w:rPr>
        <w:t>(</w:t>
      </w:r>
      <w:r w:rsidR="00ED35E2" w:rsidRPr="008225F6">
        <w:rPr>
          <w:rFonts w:ascii="Calibri" w:eastAsia="Calibri" w:hAnsi="Calibri" w:cs="Calibri"/>
        </w:rPr>
        <w:t xml:space="preserve">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0DF5B5B">
        <w:rPr>
          <w:rFonts w:ascii="Calibri" w:eastAsia="Calibri" w:hAnsi="Calibri" w:cs="Calibri"/>
        </w:rPr>
        <w:t>national</w:t>
      </w:r>
      <w:r w:rsidR="0195220A" w:rsidRPr="0092480E">
        <w:rPr>
          <w:rFonts w:ascii="Calibri" w:eastAsia="Calibri" w:hAnsi="Calibri" w:cs="Calibri"/>
        </w:rPr>
        <w:t xml:space="preserve"> and American </w:t>
      </w:r>
      <w:r w:rsidR="763CBB0C" w:rsidRPr="0092480E">
        <w:rPr>
          <w:rFonts w:ascii="Calibri" w:eastAsia="Calibri" w:hAnsi="Calibri" w:cs="Calibri"/>
        </w:rPr>
        <w:t>registries,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s</w:t>
      </w:r>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Heading2"/>
        <w:spacing w:before="0" w:after="160" w:line="276" w:lineRule="auto"/>
        <w:rPr>
          <w:rFonts w:ascii="Calibri" w:hAnsi="Calibri" w:cs="Calibri"/>
          <w:lang w:val="en-US"/>
        </w:rPr>
      </w:pPr>
    </w:p>
    <w:p w14:paraId="68617D15" w14:textId="75CAAA21" w:rsidR="006D27F5" w:rsidRDefault="006D27F5" w:rsidP="00153762">
      <w:pPr>
        <w:pStyle w:val="Heading2"/>
        <w:spacing w:before="0" w:after="160" w:line="276" w:lineRule="auto"/>
        <w:rPr>
          <w:rFonts w:ascii="Calibri" w:hAnsi="Calibri" w:cs="Calibri"/>
          <w:lang w:val="en-US"/>
        </w:rPr>
      </w:pPr>
      <w:r w:rsidRPr="0092480E">
        <w:rPr>
          <w:rFonts w:ascii="Calibri" w:hAnsi="Calibri" w:cs="Calibri"/>
          <w:lang w:val="en-US"/>
        </w:rPr>
        <w:t>Results</w:t>
      </w:r>
    </w:p>
    <w:p w14:paraId="4EB4D464" w14:textId="575CF871" w:rsidR="00354D49" w:rsidRPr="0092480E" w:rsidRDefault="00950350" w:rsidP="00153762">
      <w:pPr>
        <w:spacing w:line="276" w:lineRule="auto"/>
        <w:rPr>
          <w:rFonts w:ascii="Calibri" w:hAnsi="Calibri" w:cs="Calibri"/>
        </w:rPr>
      </w:pPr>
      <w:commentRangeStart w:id="5"/>
      <w:r>
        <w:rPr>
          <w:rFonts w:ascii="Calibri" w:hAnsi="Calibri" w:cs="Calibri"/>
        </w:rPr>
        <w:t>The tree most u</w:t>
      </w:r>
      <w:r w:rsidR="00354D49" w:rsidRPr="0092480E">
        <w:rPr>
          <w:rFonts w:ascii="Calibri" w:hAnsi="Calibri" w:cs="Calibri"/>
        </w:rPr>
        <w:t xml:space="preserve">rgent </w:t>
      </w:r>
      <w:commentRangeEnd w:id="5"/>
      <w:r>
        <w:rPr>
          <w:rStyle w:val="CommentReference"/>
          <w:rFonts w:asciiTheme="minorHAnsi" w:eastAsiaTheme="minorHAnsi" w:hAnsiTheme="minorHAnsi" w:cstheme="minorBidi"/>
          <w:lang w:val="en-GB"/>
        </w:rPr>
        <w:commentReference w:id="5"/>
      </w:r>
      <w:r w:rsidR="00ED4E16">
        <w:rPr>
          <w:rFonts w:ascii="Calibri" w:hAnsi="Calibri" w:cs="Calibri"/>
        </w:rPr>
        <w:t>surgeries</w:t>
      </w:r>
      <w:r w:rsidR="00354D49" w:rsidRPr="0092480E">
        <w:rPr>
          <w:rFonts w:ascii="Calibri" w:hAnsi="Calibri" w:cs="Calibri"/>
        </w:rPr>
        <w:t xml:space="preserve"> were </w:t>
      </w:r>
      <w:r w:rsidR="5701EFA2" w:rsidRPr="0092480E">
        <w:rPr>
          <w:rFonts w:ascii="Calibri" w:hAnsi="Calibri" w:cs="Calibri"/>
        </w:rPr>
        <w:t xml:space="preserve">surgically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95%</w:t>
      </w:r>
      <w:r w:rsidR="00AA3B86">
        <w:rPr>
          <w:rFonts w:ascii="Calibri" w:hAnsi="Calibri" w:cs="Calibri"/>
        </w:rPr>
        <w:t xml:space="preserve"> </w:t>
      </w:r>
      <w:r w:rsidR="006940CC">
        <w:rPr>
          <w:rFonts w:ascii="Calibri" w:hAnsi="Calibri" w:cs="Calibri"/>
        </w:rPr>
        <w:t>CI</w:t>
      </w:r>
      <w:r w:rsidR="0002381C">
        <w:rPr>
          <w:rFonts w:ascii="Calibri" w:hAnsi="Calibri" w:cs="Calibri"/>
        </w:rPr>
        <w:t>:</w:t>
      </w:r>
      <w:r w:rsidR="007259FA" w:rsidRPr="007259FA">
        <w:rPr>
          <w:rFonts w:ascii="Calibri" w:hAnsi="Calibri" w:cs="Calibri"/>
        </w:rPr>
        <w:t xml:space="preserve"> </w:t>
      </w:r>
      <w:r w:rsidR="007259FA" w:rsidRPr="0092480E">
        <w:rPr>
          <w:rFonts w:ascii="Calibri" w:hAnsi="Calibri" w:cs="Calibri"/>
        </w:rPr>
        <w:t>0.09</w:t>
      </w:r>
      <w:r w:rsidR="007259FA">
        <w:rPr>
          <w:rFonts w:ascii="Calibri" w:hAnsi="Calibri" w:cs="Calibri"/>
        </w:rPr>
        <w:t xml:space="preserve"> </w:t>
      </w:r>
      <w:r w:rsidR="0002381C">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commentRangeStart w:id="6"/>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commentRangeEnd w:id="6"/>
      <w:r w:rsidR="00831878">
        <w:rPr>
          <w:rStyle w:val="CommentReference"/>
          <w:rFonts w:asciiTheme="minorHAnsi" w:eastAsiaTheme="minorHAnsi" w:hAnsiTheme="minorHAnsi" w:cstheme="minorBidi"/>
          <w:lang w:val="en-GB"/>
        </w:rPr>
        <w:commentReference w:id="6"/>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Heading2"/>
        <w:spacing w:line="276" w:lineRule="auto"/>
        <w:rPr>
          <w:rFonts w:ascii="Calibri" w:hAnsi="Calibri" w:cs="Calibri"/>
          <w:lang w:val="en-US"/>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71BD634C"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 xml:space="preserve">be quantified with our decision model and can guide prioritization of surgical care from a utilitarian perspective (i.e. minimizing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1BBCC7EC" w14:textId="19A740C1"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5A32669C" w:rsidRPr="00C2764C">
        <w:rPr>
          <w:rFonts w:ascii="Calibri" w:eastAsia="Calibri" w:hAnsi="Calibri" w:cs="Calibri"/>
        </w:rPr>
        <w:t xml:space="preserve">total </w:t>
      </w:r>
      <w:r w:rsidR="7CF8D75B" w:rsidRPr="00C2764C">
        <w:rPr>
          <w:rFonts w:ascii="Calibri" w:eastAsia="Calibri" w:hAnsi="Calibri" w:cs="Calibri"/>
        </w:rPr>
        <w:t xml:space="preserve">usual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778D12D6" w:rsidRPr="00C2764C">
        <w:rPr>
          <w:rFonts w:ascii="Calibri" w:eastAsia="Calibri" w:hAnsi="Calibri" w:cs="Calibri"/>
        </w:rPr>
        <w:t>is</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72940B44"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7A496964" w:rsidRPr="00C2764C">
        <w:rPr>
          <w:rFonts w:ascii="Calibri" w:eastAsiaTheme="minorEastAsia" w:hAnsi="Calibri" w:cs="Calibri"/>
        </w:rPr>
        <w:t>At 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C24363">
        <w:rPr>
          <w:rFonts w:ascii="Calibri" w:eastAsiaTheme="minorEastAsia" w:hAnsi="Calibri" w:cs="Calibri"/>
        </w:rPr>
        <w:t>get</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376DBFBD" w:rsidRPr="00C2764C">
        <w:rPr>
          <w:rFonts w:ascii="Calibri" w:eastAsiaTheme="minorEastAsia" w:hAnsi="Calibri" w:cs="Calibri"/>
        </w:rPr>
        <w:t xml:space="preserve">fewer patients </w:t>
      </w:r>
      <w:r w:rsidR="004C45BB">
        <w:rPr>
          <w:rFonts w:ascii="Calibri" w:eastAsiaTheme="minorEastAsia" w:hAnsi="Calibri" w:cs="Calibri"/>
        </w:rPr>
        <w:t xml:space="preserve">are </w:t>
      </w:r>
      <w:r w:rsidR="376DBFBD" w:rsidRPr="00C2764C">
        <w:rPr>
          <w:rFonts w:ascii="Calibri" w:eastAsiaTheme="minorEastAsia" w:hAnsi="Calibri" w:cs="Calibri"/>
        </w:rPr>
        <w:t>seen and referred</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6D8E8330" w:rsidRPr="00C2764C">
        <w:rPr>
          <w:rFonts w:ascii="Calibri" w:eastAsiaTheme="minorEastAsia" w:hAnsi="Calibri" w:cs="Calibri"/>
        </w:rPr>
        <w:t xml:space="preserve">In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during the first part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63382E6" w:rsidRPr="00C2764C">
        <w:rPr>
          <w:rFonts w:ascii="Calibri" w:eastAsiaTheme="minorEastAsia" w:hAnsi="Calibri" w:cs="Calibri"/>
        </w:rPr>
        <w:t xml:space="preserve">fear of </w:t>
      </w:r>
      <w:r w:rsidR="5FD94130" w:rsidRPr="00C2764C">
        <w:rPr>
          <w:rFonts w:ascii="Calibri" w:eastAsiaTheme="minorEastAsia" w:hAnsi="Calibri" w:cs="Calibri"/>
        </w:rPr>
        <w:t xml:space="preserve">the virus </w:t>
      </w:r>
      <w:r w:rsidR="3BC120CB" w:rsidRPr="00C2764C">
        <w:rPr>
          <w:rFonts w:ascii="Calibri" w:eastAsiaTheme="minorEastAsia" w:hAnsi="Calibri" w:cs="Calibri"/>
        </w:rPr>
        <w:t xml:space="preserve">may leave sick people reluctant to seek </w:t>
      </w:r>
      <w:r w:rsidR="56550D4E" w:rsidRPr="00C2764C">
        <w:rPr>
          <w:rFonts w:ascii="Calibri" w:eastAsiaTheme="minorEastAsia" w:hAnsi="Calibri" w:cs="Calibri"/>
        </w:rPr>
        <w:t xml:space="preserve">the </w:t>
      </w:r>
      <w:r w:rsidR="3BC120CB" w:rsidRPr="00C2764C">
        <w:rPr>
          <w:rFonts w:ascii="Calibri" w:eastAsiaTheme="minorEastAsia" w:hAnsi="Calibri" w:cs="Calibri"/>
        </w:rPr>
        <w:t>care</w:t>
      </w:r>
      <w:r w:rsidR="63331FE3" w:rsidRPr="00C2764C">
        <w:rPr>
          <w:rFonts w:ascii="Calibri" w:eastAsiaTheme="minorEastAsia" w:hAnsi="Calibri" w:cs="Calibri"/>
        </w:rPr>
        <w:t xml:space="preserve"> </w:t>
      </w:r>
      <w:r w:rsidR="5546A599" w:rsidRPr="00C2764C">
        <w:rPr>
          <w:rFonts w:ascii="Calibri" w:eastAsiaTheme="minorEastAsia" w:hAnsi="Calibri" w:cs="Calibri"/>
        </w:rPr>
        <w:t>they need</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670910C"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3E2619">
        <w:rPr>
          <w:rFonts w:ascii="Calibri" w:eastAsiaTheme="minorEastAsia" w:hAnsi="Calibri" w:cs="Calibri"/>
        </w:rPr>
        <w:t>phase</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 xml:space="preserve">. </w:t>
      </w:r>
      <w:r w:rsidR="00AB781F" w:rsidRPr="00C2764C">
        <w:rPr>
          <w:rFonts w:ascii="Calibri" w:eastAsiaTheme="minorEastAsia" w:hAnsi="Calibri" w:cs="Calibri"/>
        </w:rPr>
        <w:t>The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for the system to recover back to nearly full capacity of performing elective</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167841" w:rsidRPr="00C2764C">
        <w:rPr>
          <w:rFonts w:ascii="Calibri" w:eastAsiaTheme="minorEastAsia" w:hAnsi="Calibri" w:cs="Calibri"/>
        </w:rPr>
        <w:t>in case they resume elective orthopedic surgery 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Because an accumulating group of patients is waiting for surgeries, our society is facing dilemmas about which patients should be prioritized.</w:t>
      </w:r>
      <w:r w:rsidR="401C91F5" w:rsidRPr="00C2764C">
        <w:rPr>
          <w:rFonts w:ascii="Calibri" w:eastAsiaTheme="minorEastAsia" w:hAnsi="Calibri" w:cs="Calibri"/>
        </w:rPr>
        <w:t xml:space="preserve"> </w:t>
      </w:r>
    </w:p>
    <w:p w14:paraId="2EA5DD26" w14:textId="77777777" w:rsidR="00404879" w:rsidRDefault="00404879" w:rsidP="00153762">
      <w:pPr>
        <w:spacing w:line="276" w:lineRule="auto"/>
        <w:rPr>
          <w:rFonts w:ascii="Calibri" w:eastAsiaTheme="minorEastAsia" w:hAnsi="Calibri" w:cs="Calibri"/>
        </w:rPr>
      </w:pPr>
    </w:p>
    <w:p w14:paraId="4961370D" w14:textId="21EFC98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2823FB9C" w:rsidRPr="00C2764C">
        <w:rPr>
          <w:rFonts w:ascii="Calibri" w:eastAsiaTheme="minorEastAsia" w:hAnsi="Calibri" w:cs="Calibri"/>
        </w:rPr>
        <w:t>T</w:t>
      </w:r>
      <w:r w:rsidR="520E02B1" w:rsidRPr="00C2764C">
        <w:rPr>
          <w:rFonts w:ascii="Calibri" w:eastAsiaTheme="minorEastAsia" w:hAnsi="Calibri" w:cs="Calibri"/>
        </w:rPr>
        <w:t xml:space="preserve">he </w:t>
      </w:r>
      <w:r w:rsidR="6B551FD4" w:rsidRPr="00C2764C">
        <w:rPr>
          <w:rFonts w:ascii="Calibri" w:eastAsiaTheme="minorEastAsia" w:hAnsi="Calibri" w:cs="Calibri"/>
        </w:rPr>
        <w:t xml:space="preserve">s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54CC680E" w:rsidRPr="00C2764C">
        <w:rPr>
          <w:rFonts w:ascii="Calibri" w:eastAsiaTheme="minorEastAsia" w:hAnsi="Calibri" w:cs="Calibri"/>
        </w:rPr>
        <w:t>T</w:t>
      </w:r>
      <w:r w:rsidR="0EA74164" w:rsidRPr="00C2764C">
        <w:rPr>
          <w:rFonts w:ascii="Calibri" w:eastAsiaTheme="minorEastAsia" w:hAnsi="Calibri" w:cs="Calibri"/>
        </w:rPr>
        <w:t>h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 xml:space="preserve">focus on maximizing </w:t>
      </w:r>
      <w:r w:rsidR="7C30960B" w:rsidRPr="00C2764C">
        <w:rPr>
          <w:rFonts w:ascii="Calibri" w:eastAsiaTheme="minorEastAsia" w:hAnsi="Calibri" w:cs="Calibri"/>
        </w:rPr>
        <w:t xml:space="preserve">th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070298A8"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r w:rsidR="00B366DE">
        <w:rPr>
          <w:rFonts w:ascii="Calibri" w:hAnsi="Calibri" w:cs="Calibri"/>
        </w:rPr>
        <w:t xml:space="preserve">while </w:t>
      </w:r>
      <w:r w:rsidRPr="00C2764C">
        <w:rPr>
          <w:rFonts w:ascii="Calibri" w:hAnsi="Calibri" w:cs="Calibri"/>
        </w:rPr>
        <w:t>it is known that the agreement of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5E5D7C49" w:rsidR="256137A7" w:rsidRPr="00C2764C" w:rsidRDefault="00B366DE" w:rsidP="00153762">
      <w:pPr>
        <w:spacing w:line="276" w:lineRule="auto"/>
        <w:rPr>
          <w:rFonts w:ascii="Calibri" w:eastAsia="Calibri" w:hAnsi="Calibri" w:cs="Calibri"/>
        </w:rPr>
      </w:pPr>
      <w:r>
        <w:rPr>
          <w:rFonts w:ascii="Calibri" w:eastAsia="Calibri" w:hAnsi="Calibri" w:cs="Calibri"/>
        </w:rPr>
        <w:t>T</w:t>
      </w:r>
      <w:r w:rsidR="00C2764C">
        <w:rPr>
          <w:rFonts w:ascii="Calibri" w:eastAsia="Calibri" w:hAnsi="Calibri" w:cs="Calibri"/>
        </w:rPr>
        <w:t xml:space="preserve">his </w:t>
      </w:r>
      <w:r w:rsidR="12BEE698" w:rsidRPr="00C2764C">
        <w:rPr>
          <w:rFonts w:ascii="Calibri" w:eastAsia="Calibri" w:hAnsi="Calibri" w:cs="Calibri"/>
        </w:rPr>
        <w:t xml:space="preserve">study </w:t>
      </w:r>
      <w:r w:rsidR="00C2764C">
        <w:rPr>
          <w:rFonts w:ascii="Calibri" w:eastAsia="Calibri" w:hAnsi="Calibri" w:cs="Calibri"/>
        </w:rPr>
        <w:t>aims</w:t>
      </w:r>
      <w:r w:rsidR="12BEE698" w:rsidRPr="00C2764C">
        <w:rPr>
          <w:rFonts w:ascii="Calibri" w:eastAsia="Calibri" w:hAnsi="Calibri" w:cs="Calibri"/>
        </w:rPr>
        <w:t xml:space="preserve">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00F203BD">
        <w:rPr>
          <w:rFonts w:ascii="Calibri" w:eastAsia="Calibri" w:hAnsi="Calibri" w:cs="Calibri"/>
        </w:rPr>
        <w:t>surgery</w:t>
      </w:r>
      <w:r w:rsidR="319EC840" w:rsidRPr="00C2764C">
        <w:rPr>
          <w:rFonts w:ascii="Calibri" w:eastAsia="Calibri" w:hAnsi="Calibri" w:cs="Calibri"/>
        </w:rPr>
        <w:t xml:space="preserve"> </w:t>
      </w:r>
      <w:r w:rsidR="000016BF" w:rsidRPr="00C2764C">
        <w:rPr>
          <w:rFonts w:ascii="Calibri" w:eastAsia="Calibri" w:hAnsi="Calibri" w:cs="Calibri"/>
        </w:rPr>
        <w:t>on health</w:t>
      </w:r>
      <w:r>
        <w:rPr>
          <w:rFonts w:ascii="Calibri" w:eastAsia="Calibri" w:hAnsi="Calibri" w:cs="Calibri"/>
        </w:rPr>
        <w:t xml:space="preserve"> </w:t>
      </w:r>
      <w:r w:rsidR="008C69CA" w:rsidRPr="00C2764C">
        <w:rPr>
          <w:rFonts w:ascii="Calibri" w:eastAsia="Calibri" w:hAnsi="Calibri" w:cs="Calibri"/>
        </w:rPr>
        <w:t xml:space="preserve">to </w:t>
      </w:r>
      <w:r w:rsidR="319EC840" w:rsidRPr="00C2764C">
        <w:rPr>
          <w:rFonts w:ascii="Calibri" w:eastAsia="Calibri" w:hAnsi="Calibri" w:cs="Calibri"/>
        </w:rPr>
        <w:t xml:space="preserve">guide prioritization of </w:t>
      </w:r>
      <w:r w:rsidR="00F203BD">
        <w:rPr>
          <w:rFonts w:ascii="Calibri" w:eastAsia="Calibri" w:hAnsi="Calibri" w:cs="Calibri"/>
        </w:rPr>
        <w:t>surgeries</w:t>
      </w:r>
      <w:r>
        <w:rPr>
          <w:rFonts w:ascii="Calibri" w:eastAsia="Calibri" w:hAnsi="Calibri" w:cs="Calibri"/>
        </w:rPr>
        <w:t xml:space="preserve"> across disciplines</w:t>
      </w:r>
      <w:r w:rsidR="319EC840" w:rsidRPr="00C2764C">
        <w:rPr>
          <w:rFonts w:ascii="Calibri" w:eastAsia="Calibri" w:hAnsi="Calibri" w:cs="Calibri"/>
        </w:rPr>
        <w:t xml:space="preserve"> f</w:t>
      </w:r>
      <w:r w:rsidR="004C45BB">
        <w:rPr>
          <w:rFonts w:ascii="Calibri" w:eastAsia="Calibri" w:hAnsi="Calibri" w:cs="Calibri"/>
        </w:rPr>
        <w:t>ro</w:t>
      </w:r>
      <w:r w:rsidR="319EC840" w:rsidRPr="00C2764C">
        <w:rPr>
          <w:rFonts w:ascii="Calibri" w:eastAsia="Calibri" w:hAnsi="Calibri" w:cs="Calibri"/>
        </w:rPr>
        <w:t>m a utilitarian perspective.</w:t>
      </w:r>
      <w:r w:rsidR="5A8C9F72" w:rsidRPr="00C2764C">
        <w:rPr>
          <w:rFonts w:ascii="Calibri" w:eastAsia="Calibri" w:hAnsi="Calibri" w:cs="Calibri"/>
        </w:rPr>
        <w:t xml:space="preserve"> </w:t>
      </w:r>
      <w:r w:rsidR="65DC346E" w:rsidRPr="00C2764C">
        <w:rPr>
          <w:rFonts w:ascii="Calibri" w:eastAsia="Calibri" w:hAnsi="Calibri" w:cs="Calibri"/>
        </w:rPr>
        <w:lastRenderedPageBreak/>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19384220" w:rsidRPr="00C2764C">
        <w:rPr>
          <w:rFonts w:ascii="Calibri" w:eastAsia="Calibri" w:hAnsi="Calibri" w:cs="Calibri"/>
        </w:rPr>
        <w:t xml:space="preserve">upcoming </w:t>
      </w:r>
      <w:r w:rsidR="774D57D0" w:rsidRPr="00C2764C">
        <w:rPr>
          <w:rFonts w:ascii="Calibri" w:eastAsia="Calibri" w:hAnsi="Calibri" w:cs="Calibri"/>
        </w:rPr>
        <w:t xml:space="preserve">pandemics, </w:t>
      </w:r>
      <w:r w:rsidR="004057AB" w:rsidRPr="00C2764C">
        <w:rPr>
          <w:rFonts w:ascii="Calibri" w:eastAsia="Calibri" w:hAnsi="Calibri" w:cs="Calibri"/>
        </w:rPr>
        <w:t xml:space="preserve">possibly even </w:t>
      </w:r>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and economical scarcity</w:t>
      </w:r>
      <w:r w:rsidR="774D57D0" w:rsidRPr="00C2764C">
        <w:rPr>
          <w:rFonts w:ascii="Calibri" w:eastAsia="Calibri" w:hAnsi="Calibri" w:cs="Calibri"/>
        </w:rPr>
        <w:t>.</w:t>
      </w:r>
    </w:p>
    <w:p w14:paraId="3D64ACD5" w14:textId="77777777" w:rsidR="00404879" w:rsidRDefault="00404879" w:rsidP="00153762">
      <w:pPr>
        <w:pStyle w:val="Heading2"/>
        <w:spacing w:line="276" w:lineRule="auto"/>
        <w:rPr>
          <w:rFonts w:ascii="Calibri" w:hAnsi="Calibri" w:cs="Calibri"/>
          <w:lang w:val="en-US"/>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6D9BEE3F" w14:textId="137170EA"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surgeries </w:t>
      </w:r>
      <w:r>
        <w:rPr>
          <w:rFonts w:ascii="Calibri" w:hAnsi="Calibri" w:cs="Calibri"/>
        </w:rPr>
        <w:t xml:space="preserve">most </w:t>
      </w:r>
      <w:r w:rsidR="0083596A">
        <w:rPr>
          <w:rFonts w:ascii="Calibri" w:hAnsi="Calibri" w:cs="Calibri"/>
        </w:rPr>
        <w:t xml:space="preserve">relevant to our setting, and </w:t>
      </w:r>
      <w:r>
        <w:rPr>
          <w:rFonts w:ascii="Calibri" w:hAnsi="Calibri" w:cs="Calibri"/>
        </w:rPr>
        <w:t>obtained input parameters for the model for these surgeries</w:t>
      </w:r>
      <w:r w:rsidR="00B04FAC">
        <w:rPr>
          <w:rFonts w:ascii="Calibri" w:hAnsi="Calibri" w:cs="Calibri"/>
        </w:rPr>
        <w:t xml:space="preserve">, and </w:t>
      </w:r>
      <w:r w:rsidR="00323973">
        <w:rPr>
          <w:rFonts w:ascii="Calibri" w:hAnsi="Calibri" w:cs="Calibri"/>
        </w:rPr>
        <w:t xml:space="preserve">used these parameters in </w:t>
      </w:r>
      <w:r w:rsidR="00B04FAC">
        <w:rPr>
          <w:rFonts w:ascii="Calibri" w:hAnsi="Calibri" w:cs="Calibri"/>
        </w:rPr>
        <w:t>a broadly applicable Markov model to estimate the effect of delaying surgery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473310F4" w14:textId="52AC3FA6" w:rsidR="002409F6"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emi-elective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checked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5D519A">
        <w:rPr>
          <w:rFonts w:ascii="Calibri" w:hAnsi="Calibri" w:cs="Calibri"/>
        </w:rPr>
        <w:t xml:space="preserve">We aimed to collect </w:t>
      </w:r>
      <w:r w:rsidR="00EE3565">
        <w:rPr>
          <w:rFonts w:ascii="Calibri" w:hAnsi="Calibri" w:cs="Calibri"/>
        </w:rPr>
        <w:t xml:space="preserve">data about the </w:t>
      </w:r>
      <w:r w:rsidR="00166F78">
        <w:rPr>
          <w:rFonts w:ascii="Calibri" w:hAnsi="Calibri" w:cs="Calibri"/>
        </w:rPr>
        <w:t xml:space="preserve">patient </w:t>
      </w:r>
      <w:r w:rsidR="00EE3565">
        <w:rPr>
          <w:rFonts w:ascii="Calibri" w:hAnsi="Calibri" w:cs="Calibri"/>
        </w:rPr>
        <w:t>population</w:t>
      </w:r>
      <w:r w:rsidR="005D519A">
        <w:rPr>
          <w:rFonts w:ascii="Calibri" w:hAnsi="Calibri" w:cs="Calibri"/>
        </w:rPr>
        <w:t xml:space="preserve">s </w:t>
      </w:r>
      <w:r w:rsidR="00EE3565">
        <w:rPr>
          <w:rFonts w:ascii="Calibri" w:hAnsi="Calibri" w:cs="Calibri"/>
        </w:rPr>
        <w:t xml:space="preserve">with an indication of one of the </w:t>
      </w:r>
      <w:r w:rsidR="002E05CA">
        <w:rPr>
          <w:rFonts w:ascii="Calibri" w:hAnsi="Calibri" w:cs="Calibri"/>
        </w:rPr>
        <w:t>49</w:t>
      </w:r>
      <w:r w:rsidR="00EE3565">
        <w:rPr>
          <w:rFonts w:ascii="Calibri" w:hAnsi="Calibri" w:cs="Calibri"/>
        </w:rPr>
        <w:t xml:space="preserve"> selected non-pediatric </w:t>
      </w:r>
      <w:r w:rsidR="002E05CA">
        <w:rPr>
          <w:rFonts w:ascii="Calibri" w:hAnsi="Calibri" w:cs="Calibri"/>
        </w:rPr>
        <w:t xml:space="preserve">and non-obstetric </w:t>
      </w:r>
      <w:r w:rsidR="00EE3565">
        <w:rPr>
          <w:rFonts w:ascii="Calibri" w:hAnsi="Calibri" w:cs="Calibri"/>
        </w:rPr>
        <w:t xml:space="preserve">semi-elective </w:t>
      </w:r>
      <w:r w:rsidR="00F727B4">
        <w:rPr>
          <w:rFonts w:ascii="Calibri" w:hAnsi="Calibri" w:cs="Calibri"/>
        </w:rPr>
        <w:t>surgery</w:t>
      </w:r>
      <w:r w:rsidR="00EE3565">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0B904099" w14:textId="74603D91"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5 input parameters: survival rates pre- and post-surgery, </w:t>
      </w:r>
      <w:r w:rsidR="009D493D">
        <w:rPr>
          <w:rFonts w:ascii="Calibri" w:hAnsi="Calibri" w:cs="Calibri"/>
        </w:rPr>
        <w:t xml:space="preserve">QoL </w:t>
      </w:r>
      <w:r w:rsidRPr="00B04FAC">
        <w:rPr>
          <w:rFonts w:ascii="Calibri" w:hAnsi="Calibri" w:cs="Calibri"/>
        </w:rPr>
        <w:t xml:space="preserve">pre- and post-surgery, mean age of patients undergoing the </w:t>
      </w:r>
      <w:r w:rsidR="00166F78">
        <w:rPr>
          <w:rFonts w:ascii="Calibri" w:hAnsi="Calibri" w:cs="Calibri"/>
        </w:rPr>
        <w:t>surgery</w:t>
      </w:r>
      <w:r w:rsidRPr="00B04FAC">
        <w:rPr>
          <w:rFonts w:ascii="Calibri" w:hAnsi="Calibri" w:cs="Calibri"/>
        </w:rPr>
        <w:t xml:space="preserve"> and time until no effect of treatment can be expected anymore on survival or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7DF78672"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data</w:t>
      </w:r>
      <w:r w:rsidR="10E7A3A6" w:rsidRPr="002C1AFD">
        <w:rPr>
          <w:rFonts w:ascii="Calibri" w:hAnsi="Calibri" w:cs="Calibri"/>
        </w:rPr>
        <w:t xml:space="preserve"> with treatment </w:t>
      </w:r>
      <w:r w:rsidR="35AEC880" w:rsidRPr="002C1AFD">
        <w:rPr>
          <w:rFonts w:ascii="Calibri" w:hAnsi="Calibri" w:cs="Calibri"/>
        </w:rPr>
        <w:t>w</w:t>
      </w:r>
      <w:r w:rsidR="00200F83" w:rsidRPr="002C1AFD">
        <w:rPr>
          <w:rFonts w:ascii="Calibri" w:hAnsi="Calibri" w:cs="Calibri"/>
        </w:rPr>
        <w:t>as</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6626517E" w:rsidRPr="002C1AFD">
        <w:rPr>
          <w:rFonts w:ascii="Calibri" w:hAnsi="Calibri" w:cs="Calibri"/>
        </w:rPr>
        <w:t xml:space="preserve">, </w:t>
      </w:r>
      <w:r w:rsidR="7E406E91" w:rsidRPr="002C1AFD">
        <w:rPr>
          <w:rFonts w:ascii="Calibri" w:hAnsi="Calibri" w:cs="Calibri"/>
        </w:rPr>
        <w:t xml:space="preserve">and from </w:t>
      </w:r>
      <w:r w:rsidR="6626517E" w:rsidRPr="002C1AFD">
        <w:rPr>
          <w:rFonts w:ascii="Calibri" w:hAnsi="Calibri" w:cs="Calibri"/>
        </w:rPr>
        <w:t xml:space="preserve">literature </w:t>
      </w:r>
      <w:r w:rsidR="29553890" w:rsidRPr="002C1AFD">
        <w:rPr>
          <w:rFonts w:ascii="Calibri" w:hAnsi="Calibri" w:cs="Calibri"/>
        </w:rPr>
        <w:t>for</w:t>
      </w:r>
      <w:r w:rsidR="6626517E" w:rsidRPr="002C1AFD">
        <w:rPr>
          <w:rFonts w:ascii="Calibri" w:hAnsi="Calibri" w:cs="Calibri"/>
        </w:rPr>
        <w:t xml:space="preserve"> the other </w:t>
      </w:r>
      <w:r w:rsidR="00F727B4">
        <w:rPr>
          <w:rFonts w:ascii="Calibri" w:hAnsi="Calibri" w:cs="Calibri"/>
        </w:rPr>
        <w:t>surgeries</w:t>
      </w:r>
      <w:r w:rsidR="6626517E" w:rsidRPr="002C1AFD">
        <w:rPr>
          <w:rFonts w:ascii="Calibri" w:hAnsi="Calibri" w:cs="Calibri"/>
        </w:rPr>
        <w:t>.</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ithout treatment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w:t>
      </w:r>
      <w:r w:rsidR="25D06C52" w:rsidRPr="0092480E">
        <w:rPr>
          <w:rFonts w:ascii="Calibri" w:hAnsi="Calibri" w:cs="Calibri"/>
        </w:rPr>
        <w:t xml:space="preserve">background </w:t>
      </w:r>
      <w:r w:rsidR="0989586B" w:rsidRPr="0092480E">
        <w:rPr>
          <w:rFonts w:ascii="Calibri" w:hAnsi="Calibri" w:cs="Calibri"/>
        </w:rPr>
        <w:t xml:space="preserve">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w:t>
      </w:r>
      <w:r w:rsidR="008A38A5">
        <w:rPr>
          <w:rFonts w:ascii="Calibri" w:hAnsi="Calibri" w:cs="Calibri"/>
        </w:rPr>
        <w:lastRenderedPageBreak/>
        <w:t xml:space="preserve">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8E408F4"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Pr="0092480E">
        <w:rPr>
          <w:rFonts w:ascii="Calibri" w:eastAsia="Calibri" w:hAnsi="Calibri" w:cs="Calibri"/>
        </w:rPr>
        <w:t xml:space="preserve"> full health</w:t>
      </w:r>
      <w:r w:rsidR="00A23C27">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Pr="0092480E">
        <w:rPr>
          <w:rFonts w:ascii="Calibri" w:eastAsia="Calibri" w:hAnsi="Calibri" w:cs="Calibri"/>
        </w:rPr>
        <w:t xml:space="preserve"> death.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1DBA8E35" w:rsidR="00B04FAC" w:rsidRPr="00571055" w:rsidRDefault="00B76DA6" w:rsidP="00153762">
      <w:pPr>
        <w:spacing w:line="276" w:lineRule="auto"/>
        <w:rPr>
          <w:rFonts w:ascii="Calibri" w:hAnsi="Calibri" w:cs="Calibri"/>
        </w:rPr>
      </w:pPr>
      <w:r>
        <w:rPr>
          <w:rFonts w:ascii="Calibri" w:eastAsia="Calibri" w:hAnsi="Calibri" w:cs="Calibri"/>
        </w:rPr>
        <w:t xml:space="preserve">Were possible, we based the QoL of health conditions directly on the GBD study data. </w:t>
      </w:r>
      <w:r>
        <w:rPr>
          <w:rFonts w:ascii="Calibri" w:hAnsi="Calibri" w:cs="Calibri"/>
        </w:rPr>
        <w:t xml:space="preserve">The remaining condition,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 The only deviation from that protocol was</w:t>
      </w:r>
      <w:r w:rsidR="00B04FAC">
        <w:rPr>
          <w:rFonts w:ascii="Calibri" w:hAnsi="Calibri" w:cs="Calibri"/>
        </w:rPr>
        <w:t xml:space="preserve"> that</w:t>
      </w:r>
      <w:r w:rsidR="00B04FAC" w:rsidRPr="0092480E">
        <w:rPr>
          <w:rFonts w:ascii="Calibri" w:hAnsi="Calibri" w:cs="Calibri"/>
        </w:rPr>
        <w:t xml:space="preserve"> we did not first classify the health </w:t>
      </w:r>
      <w:r w:rsidR="00571055">
        <w:rPr>
          <w:rFonts w:ascii="Calibri" w:hAnsi="Calibri" w:cs="Calibri"/>
        </w:rPr>
        <w:t>conditions</w:t>
      </w:r>
      <w:r w:rsidR="00B04FAC" w:rsidRPr="0092480E">
        <w:rPr>
          <w:rFonts w:ascii="Calibri" w:hAnsi="Calibri" w:cs="Calibri"/>
        </w:rPr>
        <w:t xml:space="preserve"> on the EQ-5D.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experience </w:t>
      </w:r>
      <w:r w:rsidR="00571055">
        <w:rPr>
          <w:rFonts w:ascii="Calibri" w:hAnsi="Calibri" w:cs="Calibri"/>
        </w:rPr>
        <w:t>about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B04FAC" w:rsidRPr="0092480E">
        <w:rPr>
          <w:rFonts w:ascii="Calibri" w:hAnsi="Calibri" w:cs="Calibri"/>
        </w:rPr>
        <w:t>Two to three other expert</w:t>
      </w:r>
      <w:r w:rsidR="00B04FAC">
        <w:rPr>
          <w:rFonts w:ascii="Calibri" w:hAnsi="Calibri" w:cs="Calibri"/>
        </w:rPr>
        <w:t>s</w:t>
      </w:r>
      <w:r w:rsidR="00B04FAC" w:rsidRPr="0092480E">
        <w:rPr>
          <w:rFonts w:ascii="Calibri" w:hAnsi="Calibri" w:cs="Calibri"/>
        </w:rPr>
        <w:t xml:space="preserve"> were then invited to express their estimated QoL value for the health </w:t>
      </w:r>
      <w:r w:rsidR="00571055">
        <w:rPr>
          <w:rFonts w:ascii="Calibri" w:hAnsi="Calibri" w:cs="Calibri"/>
        </w:rPr>
        <w:t>condition</w:t>
      </w:r>
      <w:r w:rsidR="00B04FAC" w:rsidRPr="0092480E">
        <w:rPr>
          <w:rFonts w:ascii="Calibri" w:hAnsi="Calibri" w:cs="Calibri"/>
        </w:rPr>
        <w:t xml:space="preserve">. After some discussion, </w:t>
      </w:r>
      <w:r w:rsidR="00571055">
        <w:rPr>
          <w:rFonts w:ascii="Calibri" w:hAnsi="Calibri" w:cs="Calibri"/>
        </w:rPr>
        <w:t xml:space="preserve">all </w:t>
      </w:r>
      <w:r w:rsidR="00B04FAC" w:rsidRPr="0092480E">
        <w:rPr>
          <w:rFonts w:ascii="Calibri" w:hAnsi="Calibri" w:cs="Calibri"/>
        </w:rPr>
        <w:t>experts wrote down their own estimation of the QoL value. 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 xml:space="preserve">we could estimate the variance of the values. The mean and 95% confidence interval 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estimates of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36FA53E1"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w:t>
      </w:r>
      <w:r w:rsidR="00AE7483" w:rsidRPr="0092480E">
        <w:rPr>
          <w:rFonts w:ascii="Calibri" w:hAnsi="Calibri" w:cs="Calibri"/>
        </w:rPr>
        <w:lastRenderedPageBreak/>
        <w:t>inoperabl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68459F">
        <w:rPr>
          <w:rFonts w:ascii="Calibri" w:hAnsi="Calibri" w:cs="Calibri"/>
        </w:rPr>
        <w:t>parameter</w:t>
      </w:r>
      <w:r w:rsidR="38F01129" w:rsidRPr="0092480E">
        <w:rPr>
          <w:rFonts w:ascii="Calibri" w:hAnsi="Calibri" w:cs="Calibri"/>
        </w:rPr>
        <w:t xml:space="preserve"> ca</w:t>
      </w:r>
      <w:r w:rsidR="444976BA" w:rsidRPr="0092480E">
        <w:rPr>
          <w:rFonts w:ascii="Calibri" w:hAnsi="Calibri" w:cs="Calibri"/>
        </w:rPr>
        <w:t>me</w:t>
      </w:r>
      <w:r w:rsidR="38F01129" w:rsidRPr="0092480E">
        <w:rPr>
          <w:rFonts w:ascii="Calibri" w:hAnsi="Calibri" w:cs="Calibri"/>
        </w:rPr>
        <w:t xml:space="preserve"> from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Heading3"/>
        <w:spacing w:line="276" w:lineRule="auto"/>
        <w:rPr>
          <w:rFonts w:ascii="Calibri" w:hAnsi="Calibri" w:cs="Calibri"/>
          <w:lang w:val="en-US"/>
        </w:rPr>
      </w:pPr>
    </w:p>
    <w:p w14:paraId="17406830" w14:textId="77777777" w:rsidR="008A38A5" w:rsidRPr="00514AC6" w:rsidRDefault="008A38A5" w:rsidP="00153762">
      <w:pPr>
        <w:pStyle w:val="Heading3"/>
        <w:spacing w:line="276" w:lineRule="auto"/>
      </w:pPr>
      <w:r w:rsidRPr="00514AC6">
        <w:t>Markov model</w:t>
      </w:r>
    </w:p>
    <w:p w14:paraId="1CE9BEAC" w14:textId="7DEB1C7D" w:rsidR="008A38A5" w:rsidRDefault="008A38A5" w:rsidP="001613FF">
      <w:pPr>
        <w:spacing w:line="276" w:lineRule="auto"/>
        <w:rPr>
          <w:rFonts w:ascii="Calibri" w:hAnsi="Calibri" w:cs="Calibri"/>
        </w:rPr>
      </w:pPr>
      <w:r w:rsidRPr="0092480E">
        <w:rPr>
          <w:rFonts w:ascii="Calibri" w:hAnsi="Calibri" w:cs="Calibri"/>
        </w:rPr>
        <w:t>To quantify the long-term health effects of surgery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2F835BA1"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nobody ever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absorbing state dead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 xml:space="preserve">Rankings </w:t>
      </w:r>
      <w:r w:rsidR="00012BF0" w:rsidRPr="0035309D">
        <w:rPr>
          <w:rFonts w:ascii="Calibri" w:hAnsi="Calibri" w:cs="Calibri"/>
          <w:lang w:val="en-GB"/>
        </w:rPr>
        <w:lastRenderedPageBreak/>
        <w:t>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Heading3"/>
        <w:spacing w:line="276" w:lineRule="auto"/>
        <w:rPr>
          <w:rFonts w:ascii="Calibri" w:hAnsi="Calibri" w:cs="Calibri"/>
          <w:lang w:val="en-US"/>
        </w:rPr>
      </w:pPr>
      <w:r w:rsidRPr="002E05CA">
        <w:rPr>
          <w:rFonts w:ascii="Calibri" w:hAnsi="Calibri" w:cs="Calibri"/>
          <w:lang w:val="en-US"/>
        </w:rPr>
        <w:t>Model output</w:t>
      </w:r>
    </w:p>
    <w:p w14:paraId="49F2B852" w14:textId="109CE188"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Heading3"/>
        <w:spacing w:line="276" w:lineRule="auto"/>
        <w:rPr>
          <w:rFonts w:ascii="Calibri" w:hAnsi="Calibri" w:cs="Calibri"/>
          <w:lang w:val="en-US"/>
        </w:rPr>
      </w:pPr>
    </w:p>
    <w:p w14:paraId="2FD80C2A" w14:textId="5D4572B6" w:rsidR="6C6FBC03" w:rsidRPr="002E05CA" w:rsidRDefault="6C6FBC03" w:rsidP="00153762">
      <w:pPr>
        <w:pStyle w:val="Heading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4635538B" w:rsidR="7A5A4521" w:rsidRPr="00282BDB" w:rsidRDefault="7A5A4521" w:rsidP="00153762">
      <w:pPr>
        <w:pStyle w:val="ListParagraph"/>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p>
    <w:p w14:paraId="6DC0D642" w14:textId="62B8C183" w:rsidR="7A5A4521" w:rsidRPr="00282BDB" w:rsidRDefault="5B07AD0F"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stParagraph"/>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413DDF51" w:rsidR="7A5A4521" w:rsidRPr="00282BDB" w:rsidRDefault="7A5A4521"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48C73266" w14:textId="68FBC918" w:rsidR="7A5A4521" w:rsidRDefault="7A5A4521" w:rsidP="00153762">
      <w:pPr>
        <w:spacing w:line="276" w:lineRule="auto"/>
        <w:rPr>
          <w:rFonts w:ascii="Calibri" w:hAnsi="Calibri" w:cs="Calibri"/>
        </w:rPr>
      </w:pPr>
      <w:r w:rsidRPr="00282BDB">
        <w:rPr>
          <w:rFonts w:ascii="Calibri" w:hAnsi="Calibri" w:cs="Calibri"/>
        </w:rPr>
        <w:t xml:space="preserve">The output of the model should therefore be interpreted as the maximum health gain associated by performing the </w:t>
      </w:r>
      <w:r w:rsidR="00F727B4">
        <w:rPr>
          <w:rFonts w:ascii="Calibri" w:hAnsi="Calibri" w:cs="Calibri"/>
        </w:rPr>
        <w:t>surgery</w:t>
      </w:r>
      <w:r w:rsidR="539E41C1" w:rsidRPr="00282BDB">
        <w:rPr>
          <w:rFonts w:ascii="Calibri" w:hAnsi="Calibri" w:cs="Calibri"/>
        </w:rPr>
        <w:t xml:space="preserve"> successfully for an average patient, in an</w:t>
      </w:r>
      <w:r w:rsidR="7CE38D43" w:rsidRPr="00282BDB">
        <w:rPr>
          <w:rFonts w:ascii="Calibri" w:hAnsi="Calibri" w:cs="Calibri"/>
        </w:rPr>
        <w:t xml:space="preserve"> OR-setting not complicated by COVID-19. </w:t>
      </w:r>
      <w:r w:rsidR="0097519D">
        <w:rPr>
          <w:rFonts w:ascii="Calibri" w:hAnsi="Calibri" w:cs="Calibri"/>
        </w:rPr>
        <w:t>W</w:t>
      </w:r>
      <w:r w:rsidR="109FB951" w:rsidRPr="00282BDB">
        <w:rPr>
          <w:rFonts w:ascii="Calibri" w:hAnsi="Calibri" w:cs="Calibri"/>
        </w:rPr>
        <w:t xml:space="preserve">e assume that complications and harm </w:t>
      </w:r>
      <w:r w:rsidR="00E514DF">
        <w:rPr>
          <w:rFonts w:ascii="Calibri" w:hAnsi="Calibri" w:cs="Calibri"/>
        </w:rPr>
        <w:t xml:space="preserve">associated with surgery do not differ between </w:t>
      </w:r>
      <w:r w:rsidR="19E26B68" w:rsidRPr="00282BDB">
        <w:rPr>
          <w:rFonts w:ascii="Calibri" w:hAnsi="Calibri" w:cs="Calibri"/>
        </w:rPr>
        <w:t>various delays</w:t>
      </w:r>
      <w:r w:rsidR="43A50C7C" w:rsidRPr="00282BDB">
        <w:rPr>
          <w:rFonts w:ascii="Calibri" w:hAnsi="Calibri" w:cs="Calibri"/>
        </w:rPr>
        <w:t>.</w:t>
      </w:r>
      <w:r w:rsidR="19E26B68" w:rsidRPr="00282BDB">
        <w:rPr>
          <w:rFonts w:ascii="Calibri" w:hAnsi="Calibri" w:cs="Calibri"/>
        </w:rPr>
        <w:t xml:space="preserve"> </w:t>
      </w:r>
      <w:r w:rsidR="1E1A9F67" w:rsidRPr="00282BDB">
        <w:rPr>
          <w:rFonts w:ascii="Calibri" w:hAnsi="Calibri" w:cs="Calibri"/>
        </w:rPr>
        <w:t>T</w:t>
      </w:r>
      <w:r w:rsidR="19E26B68" w:rsidRPr="00282BDB">
        <w:rPr>
          <w:rFonts w:ascii="Calibri" w:hAnsi="Calibri" w:cs="Calibri"/>
        </w:rPr>
        <w:t xml:space="preserve">herefore, </w:t>
      </w:r>
      <w:r w:rsidR="00E514DF">
        <w:rPr>
          <w:rFonts w:ascii="Calibri" w:hAnsi="Calibri" w:cs="Calibri"/>
        </w:rPr>
        <w:t xml:space="preserve">the </w:t>
      </w:r>
      <w:r w:rsidR="19E26B68" w:rsidRPr="00282BDB">
        <w:rPr>
          <w:rFonts w:ascii="Calibri" w:hAnsi="Calibri" w:cs="Calibri"/>
        </w:rPr>
        <w:t>measure</w:t>
      </w:r>
      <w:r w:rsidR="0097519D">
        <w:rPr>
          <w:rFonts w:ascii="Calibri" w:hAnsi="Calibri" w:cs="Calibri"/>
        </w:rPr>
        <w:t>s</w:t>
      </w:r>
      <w:r w:rsidR="19E26B68" w:rsidRPr="00282BDB">
        <w:rPr>
          <w:rFonts w:ascii="Calibri" w:hAnsi="Calibri" w:cs="Calibri"/>
        </w:rPr>
        <w:t xml:space="preserve"> </w:t>
      </w:r>
      <w:r w:rsidR="2B749400" w:rsidRPr="00282BDB">
        <w:rPr>
          <w:rFonts w:ascii="Calibri" w:hAnsi="Calibri" w:cs="Calibri"/>
        </w:rPr>
        <w:t>of urgency</w:t>
      </w:r>
      <w:r w:rsidR="0097519D">
        <w:rPr>
          <w:rFonts w:ascii="Calibri" w:hAnsi="Calibri" w:cs="Calibri"/>
        </w:rPr>
        <w:t xml:space="preserve">, </w:t>
      </w:r>
      <w:r w:rsidR="0097519D" w:rsidRPr="00282BDB">
        <w:rPr>
          <w:rFonts w:ascii="Calibri" w:hAnsi="Calibri" w:cs="Calibri"/>
        </w:rPr>
        <w:t>QALY</w:t>
      </w:r>
      <w:r w:rsidR="0097519D">
        <w:rPr>
          <w:rFonts w:ascii="Calibri" w:hAnsi="Calibri" w:cs="Calibri"/>
        </w:rPr>
        <w:t xml:space="preserve"> and LY </w:t>
      </w:r>
      <w:r w:rsidR="0097519D" w:rsidRPr="00282BDB">
        <w:rPr>
          <w:rFonts w:ascii="Calibri" w:hAnsi="Calibri" w:cs="Calibri"/>
        </w:rPr>
        <w:t xml:space="preserve">loss per month,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1AEAFE18" w14:textId="77777777" w:rsidR="008A38A5" w:rsidRDefault="008A38A5" w:rsidP="00153762">
      <w:pPr>
        <w:spacing w:line="276" w:lineRule="auto"/>
        <w:rPr>
          <w:rFonts w:ascii="Calibri" w:hAnsi="Calibri" w:cs="Calibri"/>
        </w:rPr>
      </w:pP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48CBC6EA"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in 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Heading1"/>
        <w:spacing w:line="276" w:lineRule="auto"/>
      </w:pPr>
      <w:r w:rsidRPr="00282BDB">
        <w:t>Results</w:t>
      </w:r>
    </w:p>
    <w:p w14:paraId="46292CAD" w14:textId="5CD40773"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w:t>
      </w:r>
      <w:r w:rsidR="00073997">
        <w:rPr>
          <w:rFonts w:ascii="Calibri" w:hAnsi="Calibri" w:cs="Calibri"/>
        </w:rPr>
        <w:lastRenderedPageBreak/>
        <w:t>shunt to facilitate hemodialysis)</w:t>
      </w:r>
      <w:r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2279192E" w14:textId="0D257F17" w:rsidR="00473D8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w:t>
      </w:r>
      <w:proofErr w:type="gramStart"/>
      <w:r w:rsidR="00473D88">
        <w:rPr>
          <w:rFonts w:ascii="Calibri" w:hAnsi="Calibri" w:cs="Calibri"/>
        </w:rPr>
        <w:t xml:space="preserve">a </w:t>
      </w:r>
      <w:r w:rsidR="005E6B21" w:rsidRPr="00731F63">
        <w:rPr>
          <w:rFonts w:ascii="Calibri" w:hAnsi="Calibri" w:cs="Calibri"/>
        </w:rPr>
        <w:t xml:space="preserve"> “</w:t>
      </w:r>
      <w:proofErr w:type="gramEnd"/>
      <w:r w:rsidR="005E6B21" w:rsidRPr="00731F63">
        <w:rPr>
          <w:rFonts w:ascii="Calibri" w:hAnsi="Calibri" w:cs="Calibri"/>
        </w:rPr>
        <w:t xml:space="preserve">time-to-no-effect-on-QoL” </w:t>
      </w:r>
      <w:r w:rsidR="00473D88">
        <w:rPr>
          <w:rFonts w:ascii="Calibri" w:hAnsi="Calibri" w:cs="Calibri"/>
        </w:rPr>
        <w:t>within one year, our maximum period of delaying surgery, was found.</w:t>
      </w:r>
    </w:p>
    <w:p w14:paraId="334D248E" w14:textId="1556153A" w:rsidR="00830F68" w:rsidRDefault="00DF5B5B" w:rsidP="00830F68">
      <w:pPr>
        <w:spacing w:line="276" w:lineRule="auto"/>
        <w:rPr>
          <w:rFonts w:ascii="Calibri" w:hAnsi="Calibri" w:cs="Calibri"/>
        </w:rPr>
      </w:pPr>
      <w:r>
        <w:rPr>
          <w:rFonts w:ascii="Calibri" w:hAnsi="Calibri" w:cs="Calibri"/>
        </w:rPr>
        <w:t xml:space="preserve">For 16 </w:t>
      </w:r>
      <w:r w:rsidR="005E6B21" w:rsidRPr="00731F63">
        <w:rPr>
          <w:rFonts w:ascii="Calibri" w:hAnsi="Calibri" w:cs="Calibri"/>
        </w:rPr>
        <w:t xml:space="preserve">surgeries, we </w:t>
      </w:r>
      <w:commentRangeStart w:id="7"/>
      <w:r w:rsidR="005E6B21" w:rsidRPr="00731F63">
        <w:rPr>
          <w:rFonts w:ascii="Calibri" w:hAnsi="Calibri" w:cs="Calibri"/>
        </w:rPr>
        <w:t xml:space="preserve">assumed </w:t>
      </w:r>
      <w:commentRangeEnd w:id="7"/>
      <w:r w:rsidR="00990D9B">
        <w:rPr>
          <w:rStyle w:val="CommentReference"/>
          <w:rFonts w:asciiTheme="minorHAnsi" w:eastAsiaTheme="minorHAnsi" w:hAnsiTheme="minorHAnsi" w:cstheme="minorBidi"/>
          <w:lang w:val="en-GB"/>
        </w:rPr>
        <w:commentReference w:id="7"/>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830F68" w:rsidRPr="0092480E">
        <w:rPr>
          <w:rFonts w:ascii="Calibri" w:hAnsi="Calibri" w:cs="Calibri"/>
        </w:rPr>
        <w:fldChar w:fldCharType="begin" w:fldLock="1"/>
      </w:r>
      <w:r w:rsidR="00830F68">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830F68">
        <w:rPr>
          <w:rFonts w:ascii="Cambria Math" w:hAnsi="Cambria Math" w:cs="Cambria Math"/>
        </w:rPr>
        <w:instrText>∼</w:instrText>
      </w:r>
      <w:r w:rsidR="00830F68">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830F68">
        <w:rPr>
          <w:rFonts w:ascii="Cambria Math" w:hAnsi="Cambria Math" w:cs="Cambria Math"/>
        </w:rPr>
        <w:instrText>∼</w:instrText>
      </w:r>
      <w:r w:rsidR="00830F68">
        <w:rPr>
          <w:rFonts w:ascii="Calibri" w:hAnsi="Calibri" w:cs="Calibri"/>
        </w:rPr>
        <w:instrText>80%) and median survival (</w:instrText>
      </w:r>
      <w:r w:rsidR="00830F68">
        <w:rPr>
          <w:rFonts w:ascii="Cambria Math" w:hAnsi="Cambria Math" w:cs="Cambria Math"/>
        </w:rPr>
        <w:instrText>∼</w:instrText>
      </w:r>
      <w:r w:rsidR="00830F68">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42–51,34,52–61,35,62–71,36,72–81,37,82,38–41&lt;/sup&gt;","plainTextFormattedCitation":"17,18,42–51,34,52–61,35,62–71,36,72–81,37,82,38–41","previouslyFormattedCitation":"&lt;sup&gt;17,18,34–82&lt;/sup&gt;"},"properties":{"noteIndex":0},"schema":"https://github.com/citation-style-language/schema/raw/master/csl-citation.json"}</w:instrText>
      </w:r>
      <w:r w:rsidR="00830F68" w:rsidRPr="0092480E">
        <w:rPr>
          <w:rFonts w:ascii="Calibri" w:hAnsi="Calibri" w:cs="Calibri"/>
        </w:rPr>
        <w:fldChar w:fldCharType="separate"/>
      </w:r>
      <w:r w:rsidR="00830F68" w:rsidRPr="006C2355">
        <w:rPr>
          <w:rFonts w:ascii="Calibri" w:hAnsi="Calibri" w:cs="Calibri"/>
          <w:noProof/>
          <w:vertAlign w:val="superscript"/>
        </w:rPr>
        <w:t>17,18,42–51,34,52–61,35,62–71,36,72–81,37,82,38–41</w:t>
      </w:r>
      <w:r w:rsidR="00830F68" w:rsidRPr="0092480E">
        <w:rPr>
          <w:rFonts w:ascii="Calibri" w:hAnsi="Calibri" w:cs="Calibri"/>
        </w:rPr>
        <w:fldChar w:fldCharType="end"/>
      </w:r>
      <w:r w:rsidR="00830F68" w:rsidRPr="0092480E">
        <w:rPr>
          <w:rFonts w:ascii="Calibri" w:hAnsi="Calibri" w:cs="Calibri"/>
        </w:rPr>
        <w:t xml:space="preserve">, and the corresponding model output for every </w:t>
      </w:r>
      <w:r w:rsidR="00830F68">
        <w:rPr>
          <w:rFonts w:ascii="Calibri" w:hAnsi="Calibri" w:cs="Calibri"/>
        </w:rPr>
        <w:t>surgery</w:t>
      </w:r>
      <w:r w:rsidR="00830F68" w:rsidRPr="0092480E">
        <w:rPr>
          <w:rFonts w:ascii="Calibri" w:hAnsi="Calibri" w:cs="Calibri"/>
        </w:rPr>
        <w:t xml:space="preserve"> are presented in Appendix A.</w:t>
      </w:r>
    </w:p>
    <w:p w14:paraId="0549977A" w14:textId="77777777" w:rsidR="008C3804" w:rsidRDefault="008C3804" w:rsidP="00153762">
      <w:pPr>
        <w:spacing w:line="276" w:lineRule="auto"/>
        <w:rPr>
          <w:rFonts w:ascii="Calibri" w:hAnsi="Calibri" w:cs="Calibri"/>
        </w:rPr>
      </w:pPr>
    </w:p>
    <w:p w14:paraId="4CDC8569" w14:textId="46BAAC1B"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D04A3A">
        <w:rPr>
          <w:rFonts w:ascii="Calibri" w:hAnsi="Calibri" w:cs="Calibri"/>
        </w:rPr>
        <w:t xml:space="preserve">absolut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CB1C9B">
        <w:rPr>
          <w:rFonts w:ascii="Calibri" w:hAnsi="Calibri" w:cs="Calibri"/>
        </w:rPr>
        <w:t xml:space="preserve">significantly </w:t>
      </w:r>
      <w:r w:rsidR="005E6B21">
        <w:rPr>
          <w:rFonts w:ascii="Calibri" w:hAnsi="Calibri" w:cs="Calibri"/>
        </w:rPr>
        <w:t>higher or lower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A048446"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w:t>
      </w:r>
      <w:r w:rsidR="00490617">
        <w:rPr>
          <w:rFonts w:ascii="Calibri" w:hAnsi="Calibri" w:cs="Calibri"/>
        </w:rPr>
        <w:t xml:space="preserve"> and no</w:t>
      </w:r>
      <w:r w:rsidR="00490617">
        <w:rPr>
          <w:rFonts w:ascii="Calibri" w:hAnsi="Calibri" w:cs="Calibri"/>
        </w:rPr>
        <w:t xml:space="preserve"> harm from surgery</w:t>
      </w:r>
      <w:r w:rsidR="001D4731">
        <w:rPr>
          <w:rFonts w:ascii="Calibri" w:hAnsi="Calibri" w:cs="Calibri"/>
        </w:rPr>
        <w:t xml:space="preserve">,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proofErr w:type="gramStart"/>
      <w:r w:rsidR="5DE9E4A8" w:rsidRPr="0092480E">
        <w:rPr>
          <w:rFonts w:ascii="Calibri" w:hAnsi="Calibri" w:cs="Calibri"/>
        </w:rPr>
        <w:t>the</w:t>
      </w:r>
      <w:proofErr w:type="gramEnd"/>
      <w:r w:rsidR="5DE9E4A8" w:rsidRPr="0092480E">
        <w:rPr>
          <w:rFonts w:ascii="Calibri" w:hAnsi="Calibri" w:cs="Calibri"/>
        </w:rPr>
        <w:t xml:space="preserv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47E809C4" w14:textId="4238F85D"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patients</w:t>
      </w:r>
      <w:r w:rsidR="00490617" w:rsidRPr="0092480E">
        <w:rPr>
          <w:rFonts w:ascii="Calibri" w:hAnsi="Calibri" w:cs="Calibri"/>
        </w:rPr>
        <w:t xml:space="preserve">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lastRenderedPageBreak/>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00153762">
      <w:pPr>
        <w:spacing w:line="276" w:lineRule="auto"/>
        <w:rPr>
          <w:rFonts w:ascii="Calibri" w:hAnsi="Calibri" w:cs="Calibri"/>
        </w:rPr>
      </w:pPr>
    </w:p>
    <w:p w14:paraId="60EAD743" w14:textId="7463749F" w:rsidR="003D21E0" w:rsidRPr="0092480E" w:rsidRDefault="00F727B4" w:rsidP="00153762">
      <w:pPr>
        <w:spacing w:line="276" w:lineRule="auto"/>
        <w:rPr>
          <w:rFonts w:ascii="Calibri" w:hAnsi="Calibri" w:cs="Calibri"/>
        </w:rPr>
      </w:pPr>
      <w:r>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0CC90D9C" w14:textId="78002D8C" w:rsidR="39FC0BEE" w:rsidRPr="00787ED8" w:rsidRDefault="39FC0BEE" w:rsidP="00153762">
      <w:pPr>
        <w:pStyle w:val="Heading1"/>
        <w:spacing w:line="276" w:lineRule="auto"/>
      </w:pPr>
      <w:r w:rsidRPr="00787ED8">
        <w:t xml:space="preserve">Discussion </w:t>
      </w:r>
    </w:p>
    <w:p w14:paraId="7D9C96BF" w14:textId="14BD117A" w:rsidR="00384F89" w:rsidRDefault="74757989" w:rsidP="00153762">
      <w:pPr>
        <w:spacing w:line="276" w:lineRule="auto"/>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 xml:space="preserve">In times of scar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for the most health 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1D671C11"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753E4B">
        <w:rPr>
          <w:rFonts w:ascii="Calibri" w:eastAsia="Calibri" w:hAnsi="Calibri" w:cs="Calibri"/>
        </w:rPr>
        <w:t xml:space="preserve">alternative 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00153762">
      <w:pPr>
        <w:spacing w:line="276" w:lineRule="auto"/>
        <w:rPr>
          <w:rFonts w:ascii="Calibri" w:eastAsia="Calibri" w:hAnsi="Calibri" w:cs="Calibri"/>
        </w:rPr>
      </w:pPr>
    </w:p>
    <w:p w14:paraId="0C704B3B" w14:textId="26D96AC0" w:rsidR="11521D49" w:rsidRDefault="61411921" w:rsidP="00153762">
      <w:pPr>
        <w:spacing w:line="276" w:lineRule="auto"/>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xml:space="preserve">, we take the most urgent </w:t>
      </w:r>
      <w:r w:rsidR="00F727B4">
        <w:rPr>
          <w:rFonts w:ascii="Calibri" w:eastAsia="Calibri" w:hAnsi="Calibri" w:cs="Calibri"/>
        </w:rPr>
        <w:t>surgery</w:t>
      </w:r>
      <w:r w:rsidR="00DC3351">
        <w:rPr>
          <w:rFonts w:ascii="Calibri" w:eastAsia="Calibri" w:hAnsi="Calibri" w:cs="Calibri"/>
        </w:rPr>
        <w:t>, s</w:t>
      </w:r>
      <w:r w:rsidR="00DC3351" w:rsidRPr="0092480E">
        <w:rPr>
          <w:rFonts w:ascii="Calibri" w:eastAsia="Calibri" w:hAnsi="Calibri" w:cs="Calibri"/>
        </w:rPr>
        <w:t>urgically repairing an abdominal aneurysm of the aorta</w:t>
      </w:r>
      <w:r w:rsidR="00DC3351">
        <w:rPr>
          <w:rFonts w:ascii="Calibri" w:eastAsia="Calibri" w:hAnsi="Calibri" w:cs="Calibri"/>
        </w:rPr>
        <w:t>,</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Surgically repairing 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w:t>
      </w:r>
      <w:r w:rsidR="00F727B4">
        <w:rPr>
          <w:rFonts w:ascii="Calibri" w:eastAsia="Calibri" w:hAnsi="Calibri" w:cs="Calibri"/>
        </w:rPr>
        <w:t>surgery</w:t>
      </w:r>
      <w:r w:rsidRPr="0092480E">
        <w:rPr>
          <w:rFonts w:ascii="Calibri" w:eastAsia="Calibri" w:hAnsi="Calibri" w:cs="Calibri"/>
        </w:rPr>
        <w:t xml:space="preserve"> would be postponed by a </w:t>
      </w:r>
      <w:r w:rsidRPr="0092480E">
        <w:rPr>
          <w:rFonts w:ascii="Calibri" w:eastAsia="Calibri" w:hAnsi="Calibri" w:cs="Calibri"/>
        </w:rPr>
        <w:lastRenderedPageBreak/>
        <w:t xml:space="preserve">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 xml:space="preserve">fect health by delaying the </w:t>
      </w:r>
      <w:r w:rsidR="00F727B4">
        <w:rPr>
          <w:rFonts w:ascii="Calibri" w:eastAsia="Calibri" w:hAnsi="Calibri" w:cs="Calibri"/>
        </w:rPr>
        <w:t>surgery</w:t>
      </w:r>
      <w:r w:rsidR="00DD4B8A" w:rsidRPr="0092480E">
        <w:rPr>
          <w:rFonts w:ascii="Calibri" w:eastAsia="Calibri" w:hAnsi="Calibri" w:cs="Calibri"/>
        </w:rPr>
        <w:t xml:space="preserve"> by a month.</w:t>
      </w:r>
    </w:p>
    <w:p w14:paraId="72858D41" w14:textId="77777777" w:rsidR="00952B7B" w:rsidRDefault="00952B7B" w:rsidP="00153762">
      <w:pPr>
        <w:spacing w:line="276" w:lineRule="auto"/>
        <w:rPr>
          <w:rFonts w:ascii="Calibri" w:eastAsia="Calibri" w:hAnsi="Calibri" w:cs="Calibri"/>
        </w:rPr>
      </w:pPr>
    </w:p>
    <w:p w14:paraId="0E6A3A09" w14:textId="44087EB9"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the gain in life years associated with </w:t>
      </w:r>
      <w:r w:rsidR="0059528B">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The larger the total health benefit associated with surgery, the more can potentially be lost by postponing.</w:t>
      </w:r>
    </w:p>
    <w:p w14:paraId="0C64731C" w14:textId="77777777" w:rsidR="005975DE" w:rsidRDefault="005975DE" w:rsidP="00153762">
      <w:pPr>
        <w:spacing w:line="276" w:lineRule="auto"/>
        <w:rPr>
          <w:rFonts w:ascii="Calibri" w:eastAsia="Calibri" w:hAnsi="Calibri" w:cs="Calibri"/>
          <w:lang w:val="en-GB"/>
        </w:rPr>
      </w:pPr>
    </w:p>
    <w:p w14:paraId="29EA2088" w14:textId="1812EFB9" w:rsidR="001D4731" w:rsidRPr="0059528B" w:rsidRDefault="005975DE" w:rsidP="00153762">
      <w:pPr>
        <w:spacing w:line="276" w:lineRule="auto"/>
        <w:rPr>
          <w:rFonts w:ascii="Calibri" w:eastAsia="Calibri" w:hAnsi="Calibri" w:cs="Calibri"/>
          <w:lang w:val="en-GB"/>
        </w:rPr>
      </w:pPr>
      <w:r>
        <w:rPr>
          <w:rFonts w:ascii="Calibri" w:eastAsia="Calibri" w:hAnsi="Calibri" w:cs="Calibri"/>
          <w:lang w:val="en-GB"/>
        </w:rPr>
        <w:t xml:space="preserve">Nevertheless, </w:t>
      </w:r>
      <w:r w:rsidR="000B3CED">
        <w:rPr>
          <w:rFonts w:ascii="Calibri" w:eastAsia="Calibri" w:hAnsi="Calibri" w:cs="Calibri"/>
          <w:lang w:val="en-GB"/>
        </w:rPr>
        <w:t xml:space="preserve">QoL </w:t>
      </w:r>
      <w:r>
        <w:rPr>
          <w:rFonts w:ascii="Calibri" w:eastAsia="Calibri" w:hAnsi="Calibri" w:cs="Calibri"/>
          <w:lang w:val="en-GB"/>
        </w:rPr>
        <w:t xml:space="preserve">is important to </w:t>
      </w:r>
      <w:r w:rsidR="00FC6CF2">
        <w:rPr>
          <w:rFonts w:ascii="Calibri" w:eastAsia="Calibri" w:hAnsi="Calibri" w:cs="Calibri"/>
          <w:lang w:val="en-GB"/>
        </w:rPr>
        <w:t>include</w:t>
      </w:r>
      <w:r>
        <w:rPr>
          <w:rFonts w:ascii="Calibri" w:eastAsia="Calibri" w:hAnsi="Calibri" w:cs="Calibri"/>
          <w:lang w:val="en-GB"/>
        </w:rPr>
        <w:t>, because it</w:t>
      </w:r>
      <w:r w:rsidR="00580DB7">
        <w:rPr>
          <w:rFonts w:ascii="Calibri" w:eastAsia="Calibri" w:hAnsi="Calibri" w:cs="Calibri"/>
          <w:lang w:val="en-GB"/>
        </w:rPr>
        <w:t xml:space="preserve"> substantially impacts urgency</w:t>
      </w:r>
      <w:r w:rsidR="00687555">
        <w:rPr>
          <w:rFonts w:ascii="Calibri" w:eastAsia="Calibri" w:hAnsi="Calibri" w:cs="Calibri"/>
          <w:lang w:val="en-GB"/>
        </w:rPr>
        <w:t xml:space="preserve"> of some surgeries</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w:t>
      </w:r>
      <w:proofErr w:type="gramStart"/>
      <w:r w:rsidR="00580DB7">
        <w:rPr>
          <w:rFonts w:ascii="Calibri" w:eastAsia="Calibri" w:hAnsi="Calibri" w:cs="Calibri"/>
          <w:lang w:val="en-GB"/>
        </w:rPr>
        <w:t>taken into account</w:t>
      </w:r>
      <w:proofErr w:type="gramEnd"/>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8"/>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8"/>
      <w:r w:rsidR="00FC6CF2">
        <w:rPr>
          <w:rStyle w:val="CommentReference"/>
          <w:rFonts w:asciiTheme="minorHAnsi" w:eastAsiaTheme="minorHAnsi" w:hAnsiTheme="minorHAnsi" w:cstheme="minorBidi"/>
          <w:lang w:val="en-GB"/>
        </w:rPr>
        <w:commentReference w:id="8"/>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7&lt;/sup&gt;","plainTextFormattedCitation":"57","previouslyFormattedCitation":"&lt;sup&gt;49&lt;/sup&gt;"},"properties":{"noteIndex":0},"schema":"https://github.com/citation-style-language/schema/raw/master/csl-citation.json"}</w:instrText>
      </w:r>
      <w:r w:rsidR="00764BAA">
        <w:rPr>
          <w:rFonts w:ascii="Calibri" w:eastAsia="Calibri" w:hAnsi="Calibri" w:cs="Calibri"/>
          <w:lang w:val="en-GB"/>
        </w:rPr>
        <w:fldChar w:fldCharType="separate"/>
      </w:r>
      <w:r w:rsidR="006C2355" w:rsidRPr="006C2355">
        <w:rPr>
          <w:rFonts w:ascii="Calibri" w:eastAsia="Calibri" w:hAnsi="Calibri" w:cs="Calibri"/>
          <w:noProof/>
          <w:vertAlign w:val="superscript"/>
          <w:lang w:val="en-GB"/>
        </w:rPr>
        <w:t>57</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3199E037"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439A1">
        <w:rPr>
          <w:rFonts w:ascii="Calibri" w:eastAsia="Calibri" w:hAnsi="Calibri" w:cs="Calibri"/>
          <w:lang w:val="en-GB"/>
        </w:rPr>
        <w:t>scarcest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06C728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I</w:t>
      </w:r>
      <w:r w:rsidR="008D4609">
        <w:rPr>
          <w:rFonts w:ascii="Calibri" w:eastAsia="Calibri" w:hAnsi="Calibri" w:cs="Calibri"/>
        </w:rPr>
        <w:t>ntensive care unit (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in stat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 xml:space="preserve">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w:t>
      </w:r>
      <w:r w:rsidR="00F727B4">
        <w:rPr>
          <w:rFonts w:ascii="Calibri" w:eastAsia="Calibri" w:hAnsi="Calibri" w:cs="Calibri"/>
        </w:rPr>
        <w:t>surgeries</w:t>
      </w:r>
      <w:r w:rsidR="00B6060C">
        <w:rPr>
          <w:rFonts w:ascii="Calibri" w:eastAsia="Calibri" w:hAnsi="Calibri" w:cs="Calibri"/>
        </w:rPr>
        <w:t xml:space="preserve">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bookmarkStart w:id="9" w:name="_GoBack"/>
      <w:bookmarkEnd w:id="9"/>
    </w:p>
    <w:p w14:paraId="16B43E39" w14:textId="77777777" w:rsidR="00952B7B" w:rsidRDefault="00952B7B" w:rsidP="00153762">
      <w:pPr>
        <w:spacing w:line="276" w:lineRule="auto"/>
        <w:rPr>
          <w:rFonts w:ascii="Calibri" w:hAnsi="Calibri" w:cs="Calibri"/>
        </w:rPr>
      </w:pPr>
    </w:p>
    <w:p w14:paraId="6D6DDC31" w14:textId="54306D00"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 making</w:t>
      </w:r>
      <w:proofErr w:type="gramEnd"/>
      <w:r w:rsidRPr="0092480E">
        <w:rPr>
          <w:rFonts w:ascii="Calibri" w:hAnsi="Calibri" w:cs="Calibri"/>
        </w:rPr>
        <w:t xml:space="preserve"> process of prioritization.</w:t>
      </w:r>
    </w:p>
    <w:p w14:paraId="54B64060" w14:textId="77777777" w:rsidR="00272DEE" w:rsidRPr="0092480E" w:rsidRDefault="00272DEE" w:rsidP="00153762">
      <w:pPr>
        <w:spacing w:line="276" w:lineRule="auto"/>
        <w:rPr>
          <w:rFonts w:ascii="Calibri" w:hAnsi="Calibri" w:cs="Calibri"/>
        </w:rPr>
      </w:pPr>
    </w:p>
    <w:p w14:paraId="19E3A109" w14:textId="3A236F04" w:rsidR="00E07D53" w:rsidRPr="0092480E" w:rsidRDefault="006479D9" w:rsidP="00153762">
      <w:pPr>
        <w:spacing w:line="276" w:lineRule="auto"/>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We also did</w:t>
      </w:r>
      <w:r w:rsidR="00F323B8" w:rsidRPr="0092480E">
        <w:rPr>
          <w:rFonts w:ascii="Calibri" w:hAnsi="Calibri" w:cs="Calibri"/>
        </w:rPr>
        <w:t xml:space="preserve"> no</w:t>
      </w:r>
      <w:r w:rsidRPr="0092480E">
        <w:rPr>
          <w:rFonts w:ascii="Calibri" w:hAnsi="Calibri" w:cs="Calibri"/>
        </w:rPr>
        <w:t>t incorporate the potential 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therefore cancels out. </w:t>
      </w:r>
    </w:p>
    <w:p w14:paraId="5B98ADB8" w14:textId="2AE811D5" w:rsidR="741EF303" w:rsidRPr="0092480E" w:rsidRDefault="00712419" w:rsidP="00153762">
      <w:pPr>
        <w:spacing w:line="276" w:lineRule="auto"/>
        <w:ind w:firstLine="720"/>
        <w:rPr>
          <w:rFonts w:ascii="Calibri" w:hAnsi="Calibri" w:cs="Calibri"/>
        </w:rPr>
      </w:pPr>
      <w:r>
        <w:rPr>
          <w:rFonts w:ascii="Calibri" w:hAnsi="Calibri" w:cs="Calibri"/>
        </w:rPr>
        <w:t>Second</w:t>
      </w:r>
      <w:r w:rsidR="2EC87C9A" w:rsidRPr="0092480E">
        <w:rPr>
          <w:rFonts w:ascii="Calibri" w:hAnsi="Calibri" w:cs="Calibri"/>
        </w:rPr>
        <w:t xml:space="preserve">, we used a 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w:t>
      </w:r>
      <w:r w:rsidR="0BBF3570" w:rsidRPr="0092480E">
        <w:rPr>
          <w:rFonts w:ascii="Calibri" w:hAnsi="Calibri" w:cs="Calibri"/>
        </w:rPr>
        <w:lastRenderedPageBreak/>
        <w:t xml:space="preserve">have chosen for this pragmatic approach because </w:t>
      </w:r>
      <w:r w:rsidR="001F69FD" w:rsidRPr="0092480E">
        <w:rPr>
          <w:rFonts w:ascii="Calibri" w:hAnsi="Calibri" w:cs="Calibri"/>
        </w:rPr>
        <w:t>we did not specifically design the model to validly estimate the curvature in this descend.</w:t>
      </w:r>
    </w:p>
    <w:p w14:paraId="60120856" w14:textId="47FD2003" w:rsidR="741EF303" w:rsidRDefault="00712419" w:rsidP="00153762">
      <w:pPr>
        <w:spacing w:line="276" w:lineRule="auto"/>
        <w:ind w:firstLine="720"/>
        <w:rPr>
          <w:rFonts w:ascii="Calibri" w:hAnsi="Calibri" w:cs="Calibri"/>
        </w:rPr>
      </w:pPr>
      <w:r>
        <w:rPr>
          <w:rFonts w:ascii="Calibri" w:hAnsi="Calibri" w:cs="Calibri"/>
        </w:rPr>
        <w:t>Third</w:t>
      </w:r>
      <w:r w:rsidR="41D95270" w:rsidRPr="0092480E">
        <w:rPr>
          <w:rFonts w:ascii="Calibri" w:hAnsi="Calibri" w:cs="Calibri"/>
        </w:rPr>
        <w:t xml:space="preserve">, there are methodological issues with the fact that we calculated QALYs by the disutility weights by the WHO. </w:t>
      </w:r>
      <w:commentRangeStart w:id="10"/>
      <w:commentRangeStart w:id="11"/>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10"/>
      <w:r w:rsidR="00FE2640" w:rsidRPr="0092480E">
        <w:rPr>
          <w:rStyle w:val="CommentReference"/>
          <w:rFonts w:ascii="Calibri" w:hAnsi="Calibri" w:cs="Calibri"/>
        </w:rPr>
        <w:commentReference w:id="10"/>
      </w:r>
      <w:commentRangeEnd w:id="11"/>
      <w:r w:rsidR="00CD04DB">
        <w:rPr>
          <w:rStyle w:val="CommentReference"/>
          <w:rFonts w:asciiTheme="minorHAnsi" w:eastAsiaTheme="minorHAnsi" w:hAnsiTheme="minorHAnsi" w:cstheme="minorBidi"/>
          <w:lang w:val="en-GB"/>
        </w:rPr>
        <w:commentReference w:id="11"/>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4B4E40DC" w:rsidR="007C7AFC" w:rsidRDefault="00712419" w:rsidP="00153762">
      <w:pPr>
        <w:spacing w:line="276" w:lineRule="auto"/>
        <w:ind w:firstLine="720"/>
        <w:rPr>
          <w:rFonts w:ascii="Calibri" w:hAnsi="Calibri" w:cs="Calibri"/>
        </w:rPr>
      </w:pPr>
      <w:r>
        <w:rPr>
          <w:rFonts w:ascii="Calibri" w:hAnsi="Calibri" w:cs="Calibri"/>
        </w:rPr>
        <w:t>Four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16326192" w:rsidR="00992E03" w:rsidRPr="0092480E" w:rsidRDefault="00992E03" w:rsidP="00153762">
      <w:pPr>
        <w:spacing w:line="276" w:lineRule="auto"/>
        <w:ind w:firstLine="720"/>
        <w:rPr>
          <w:rFonts w:ascii="Calibri" w:hAnsi="Calibri" w:cs="Calibri"/>
        </w:rPr>
      </w:pPr>
      <w:r>
        <w:rPr>
          <w:rFonts w:ascii="Calibri" w:hAnsi="Calibri" w:cs="Calibri"/>
        </w:rPr>
        <w:t>Fifth, we found that</w:t>
      </w:r>
      <w:r w:rsidR="00287406">
        <w:rPr>
          <w:rFonts w:ascii="Calibri" w:hAnsi="Calibri" w:cs="Calibri"/>
        </w:rPr>
        <w:t xml:space="preserve"> absolute</w:t>
      </w:r>
      <w:r>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Pr>
          <w:rFonts w:ascii="Calibri" w:hAnsi="Calibri" w:cs="Calibri"/>
        </w:rPr>
        <w:t xml:space="preserve">. </w:t>
      </w:r>
      <w:r w:rsidR="002960DB">
        <w:rPr>
          <w:rFonts w:ascii="Calibri" w:hAnsi="Calibri" w:cs="Calibri"/>
        </w:rPr>
        <w:t xml:space="preserve">Although our estimates remain valid, </w:t>
      </w:r>
      <w:r>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5D01AD65"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 developed further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 xml:space="preserve">support </w:t>
      </w:r>
      <w:r w:rsidR="00D236A1">
        <w:rPr>
          <w:rFonts w:ascii="Calibri" w:hAnsi="Calibri" w:cs="Calibri"/>
        </w:rPr>
        <w:t xml:space="preserve">bas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 </w:t>
      </w:r>
      <w:r w:rsidR="00F83B1C">
        <w:rPr>
          <w:rFonts w:ascii="Calibri" w:hAnsi="Calibri" w:cs="Calibri"/>
        </w:rPr>
        <w:t xml:space="preserve">If </w:t>
      </w:r>
      <w:r w:rsidR="00D236A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7C0BF022" w14:textId="7AFD88CA"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could be quantified for semi-elective </w:t>
      </w:r>
      <w:r w:rsidR="00F727B4">
        <w:rPr>
          <w:rFonts w:ascii="Calibri" w:eastAsia="Calibri" w:hAnsi="Calibri" w:cs="Calibri"/>
        </w:rPr>
        <w:t>surgeries</w:t>
      </w:r>
      <w:r w:rsidRPr="0092480E">
        <w:rPr>
          <w:rFonts w:ascii="Calibri" w:eastAsia="Calibri" w:hAnsi="Calibri" w:cs="Calibri"/>
        </w:rPr>
        <w:t xml:space="preserve"> in our hospital. This observation 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5"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Caption"/>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Caption"/>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Caption"/>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Caption"/>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12"/>
      <w:r w:rsidR="009D5E88">
        <w:rPr>
          <w:rFonts w:ascii="Calibri" w:hAnsi="Calibri" w:cs="Calibri"/>
          <w:lang w:val="en-US"/>
        </w:rPr>
        <w:t>QALY loss per month</w:t>
      </w:r>
      <w:commentRangeEnd w:id="12"/>
      <w:r w:rsidR="009C656C">
        <w:rPr>
          <w:rStyle w:val="CommentReference"/>
          <w:i w:val="0"/>
          <w:iCs w:val="0"/>
          <w:color w:val="auto"/>
        </w:rPr>
        <w:commentReference w:id="12"/>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 xml:space="preserve">We are grateful for H. </w:t>
      </w:r>
      <w:proofErr w:type="spellStart"/>
      <w:r w:rsidRPr="00EC16D2">
        <w:rPr>
          <w:rFonts w:ascii="Calibri" w:hAnsi="Calibri" w:cs="Calibri"/>
        </w:rPr>
        <w:t>Karreman</w:t>
      </w:r>
      <w:proofErr w:type="spellEnd"/>
      <w:r w:rsidRPr="00EC16D2">
        <w:rPr>
          <w:rFonts w:ascii="Calibri" w:hAnsi="Calibri" w:cs="Calibri"/>
        </w:rPr>
        <w:t xml:space="preserve"> and C. Van der Velden - van der Graaf for the work they have done for the quality of life data collection. Moreover, we want to thank Ruben </w:t>
      </w:r>
      <w:proofErr w:type="spellStart"/>
      <w:r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Pr="00EC16D2">
        <w:rPr>
          <w:rFonts w:ascii="Calibri" w:hAnsi="Calibri" w:cs="Calibri"/>
        </w:rPr>
        <w:t xml:space="preserve">for extracting the data from the electronic patient registry. We like to thank the support of our research: 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 xml:space="preserve">supported by the European Union 7th Framework program (Center-TBI, EC grant 602150). Eline Krijkamp is supported by the Society for </w:t>
      </w:r>
      <w:r w:rsidRPr="00EC16D2">
        <w:rPr>
          <w:rFonts w:ascii="Calibri" w:hAnsi="Calibri" w:cs="Calibri"/>
        </w:rPr>
        <w:lastRenderedPageBreak/>
        <w:t>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4BB9CF86" w14:textId="6051F1A7" w:rsidR="006C2355" w:rsidRPr="006C2355" w:rsidRDefault="0065107A" w:rsidP="006C235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6C2355" w:rsidRPr="006C2355">
        <w:rPr>
          <w:rFonts w:ascii="Calibri" w:hAnsi="Calibri" w:cs="Calibri"/>
          <w:noProof/>
          <w:sz w:val="20"/>
        </w:rPr>
        <w:t xml:space="preserve">1. </w:t>
      </w:r>
      <w:r w:rsidR="006C2355" w:rsidRPr="006C2355">
        <w:rPr>
          <w:rFonts w:ascii="Calibri" w:hAnsi="Calibri" w:cs="Calibri"/>
          <w:noProof/>
          <w:sz w:val="20"/>
        </w:rPr>
        <w:tab/>
        <w:t xml:space="preserve">Office of the Assistant Secretary for Preparedness H. Pandemic Influenza Plan - Update IV (December 2017). 2017. </w:t>
      </w:r>
    </w:p>
    <w:p w14:paraId="325B2A3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 </w:t>
      </w:r>
      <w:r w:rsidRPr="006C2355">
        <w:rPr>
          <w:rFonts w:ascii="Calibri" w:hAnsi="Calibri" w:cs="Calibri"/>
          <w:noProof/>
          <w:sz w:val="20"/>
        </w:rPr>
        <w:tab/>
        <w:t xml:space="preserve">Emanuel EJ, Persad G, Upshur R, et al. Fair Allocation of Scarce Medical Resources in the Time of Covid-19. N Engl J Med 2020;1–7. </w:t>
      </w:r>
    </w:p>
    <w:p w14:paraId="6E6F2DF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 </w:t>
      </w:r>
      <w:r w:rsidRPr="006C2355">
        <w:rPr>
          <w:rFonts w:ascii="Calibri" w:hAnsi="Calibri" w:cs="Calibri"/>
          <w:noProof/>
          <w:sz w:val="20"/>
        </w:rPr>
        <w:tab/>
        <w:t xml:space="preserve">D’Agostino A, Demartini B, Cavallotti S, Gambini O. Mental health services in Italy during the COVID-19 outbreak. The Lancet Psychiatry. 2020;7(5):385–7. </w:t>
      </w:r>
    </w:p>
    <w:p w14:paraId="3A440A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 </w:t>
      </w:r>
      <w:r w:rsidRPr="006C235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F5822C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 </w:t>
      </w:r>
      <w:r w:rsidRPr="006C235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33BA5F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 </w:t>
      </w:r>
      <w:r w:rsidRPr="004F08A4">
        <w:rPr>
          <w:rFonts w:ascii="Calibri" w:hAnsi="Calibri" w:cs="Calibri"/>
          <w:noProof/>
          <w:sz w:val="20"/>
          <w:lang w:val="nl-NL"/>
        </w:rPr>
        <w:tab/>
        <w:t xml:space="preserve">NZA. Analyse van de gevolgen van de coronacrisis voor de reguliere zorg [Internet]. </w:t>
      </w:r>
      <w:r w:rsidRPr="006C2355">
        <w:rPr>
          <w:rFonts w:ascii="Calibri" w:hAnsi="Calibri" w:cs="Calibri"/>
          <w:noProof/>
          <w:sz w:val="20"/>
        </w:rPr>
        <w:t>2020 [cited 2020 May 17]. Available from: https://zorgdomein.com/media/documents/NZa-analyse_van_de_gevolgen_van_de_coronacrisis_voor_de_reguliere_zorg_-....pdf</w:t>
      </w:r>
    </w:p>
    <w:p w14:paraId="325A64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 </w:t>
      </w:r>
      <w:r w:rsidRPr="006C235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0C1C05A"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 </w:t>
      </w:r>
      <w:r w:rsidRPr="006C2355">
        <w:rPr>
          <w:rFonts w:ascii="Calibri" w:hAnsi="Calibri" w:cs="Calibri"/>
          <w:noProof/>
          <w:sz w:val="20"/>
        </w:rPr>
        <w:tab/>
        <w:t xml:space="preserve">Powell SN, Mullen T, Young L, Heald D, Iv ETP. SARS-CoV-2 Impact on Elective Orthopaedic Surgery: Implications for Post-Pandemic Recovery. </w:t>
      </w:r>
      <w:r w:rsidRPr="004F08A4">
        <w:rPr>
          <w:rFonts w:ascii="Calibri" w:hAnsi="Calibri" w:cs="Calibri"/>
          <w:noProof/>
          <w:sz w:val="20"/>
          <w:lang w:val="nl-NL"/>
        </w:rPr>
        <w:t>J Bone Jt Surg  2020;</w:t>
      </w:r>
    </w:p>
    <w:p w14:paraId="33FD2AC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9. </w:t>
      </w:r>
      <w:r w:rsidRPr="004F08A4">
        <w:rPr>
          <w:rFonts w:ascii="Calibri" w:hAnsi="Calibri" w:cs="Calibri"/>
          <w:noProof/>
          <w:sz w:val="20"/>
          <w:lang w:val="nl-NL"/>
        </w:rPr>
        <w:tab/>
        <w:t xml:space="preserve">Vergano M, Bertolini G, Giannini A, et al. </w:t>
      </w:r>
      <w:r w:rsidRPr="006C2355">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25E748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0. </w:t>
      </w:r>
      <w:r w:rsidRPr="006C235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4CA911E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1. </w:t>
      </w:r>
      <w:r w:rsidRPr="006C235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0D214B0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2. </w:t>
      </w:r>
      <w:r w:rsidRPr="006C2355">
        <w:rPr>
          <w:rFonts w:ascii="Calibri" w:hAnsi="Calibri" w:cs="Calibri"/>
          <w:noProof/>
          <w:sz w:val="20"/>
        </w:rPr>
        <w:tab/>
        <w:t xml:space="preserve">York State Department of Health N. VENTILATOR ALLOCATION GUIDELINES New York State Task Force on Life and the Law New York State Department of Health. 2015. </w:t>
      </w:r>
    </w:p>
    <w:p w14:paraId="5147F9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3. </w:t>
      </w:r>
      <w:r w:rsidRPr="006C235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512EFE9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4. </w:t>
      </w:r>
      <w:r w:rsidRPr="006C2355">
        <w:rPr>
          <w:rFonts w:ascii="Calibri" w:hAnsi="Calibri" w:cs="Calibri"/>
          <w:noProof/>
          <w:sz w:val="20"/>
        </w:rPr>
        <w:tab/>
        <w:t xml:space="preserve">Garner RT, Rosen B. Moral Philosophy: A Systematic Introduction to Normative Ethics and Meta-Ethics. New York: Macmillan; 1967. </w:t>
      </w:r>
    </w:p>
    <w:p w14:paraId="12E9355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5. </w:t>
      </w:r>
      <w:r w:rsidRPr="006C235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17AFAE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6. </w:t>
      </w:r>
      <w:r w:rsidRPr="006C235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49D4E5F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7. </w:t>
      </w:r>
      <w:r w:rsidRPr="006C2355">
        <w:rPr>
          <w:rFonts w:ascii="Calibri" w:hAnsi="Calibri" w:cs="Calibri"/>
          <w:noProof/>
          <w:sz w:val="20"/>
        </w:rPr>
        <w:tab/>
        <w:t>Kankersoorten - IKNL [Internet]. [cited 2020 May 19];Available from: https://iknl.nl/kankersoorten</w:t>
      </w:r>
    </w:p>
    <w:p w14:paraId="078855E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8. </w:t>
      </w:r>
      <w:r w:rsidRPr="006C2355">
        <w:rPr>
          <w:rFonts w:ascii="Calibri" w:hAnsi="Calibri" w:cs="Calibri"/>
          <w:noProof/>
          <w:sz w:val="20"/>
        </w:rPr>
        <w:tab/>
        <w:t>NHR [Internet]. [cited 2020 May 19];Available from: https://nederlandsehartregistratie.nl/</w:t>
      </w:r>
    </w:p>
    <w:p w14:paraId="145573B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19. </w:t>
      </w:r>
      <w:r w:rsidRPr="004F08A4">
        <w:rPr>
          <w:rFonts w:ascii="Calibri" w:hAnsi="Calibri" w:cs="Calibri"/>
          <w:noProof/>
          <w:sz w:val="20"/>
          <w:lang w:val="nl-NL"/>
        </w:rPr>
        <w:tab/>
        <w:t xml:space="preserve">CBS. Sterftekansen naar leeftijd, geslacht, opleidingsniveau [Internet]. </w:t>
      </w:r>
      <w:r w:rsidRPr="006C2355">
        <w:rPr>
          <w:rFonts w:ascii="Calibri" w:hAnsi="Calibri" w:cs="Calibri"/>
          <w:noProof/>
          <w:sz w:val="20"/>
        </w:rPr>
        <w:t>[cited 2020 May 19];Available from: https://www.cbs.nl/nl-nl/maatwerk/2017/23/sterftekansen-naar-leeftijd-geslacht-opleidingsniveau</w:t>
      </w:r>
    </w:p>
    <w:p w14:paraId="2D43F3D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lastRenderedPageBreak/>
        <w:t xml:space="preserve">20. </w:t>
      </w:r>
      <w:r w:rsidRPr="006C2355">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22ED5A5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1. </w:t>
      </w:r>
      <w:r w:rsidRPr="006C235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6AF850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2. </w:t>
      </w:r>
      <w:r w:rsidRPr="006C2355">
        <w:rPr>
          <w:rFonts w:ascii="Calibri" w:hAnsi="Calibri" w:cs="Calibri"/>
          <w:noProof/>
          <w:sz w:val="20"/>
        </w:rPr>
        <w:tab/>
        <w:t>General Guidance for DALYs calculation [Internet]. [cited 2020 May 19]. Available from: https://montagu.vaccineimpact.org/contribution/resources/c978e5a1acf6a502679c92200e78ef61.pdf</w:t>
      </w:r>
    </w:p>
    <w:p w14:paraId="168F846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3. </w:t>
      </w:r>
      <w:r w:rsidRPr="006C2355">
        <w:rPr>
          <w:rFonts w:ascii="Calibri" w:hAnsi="Calibri" w:cs="Calibri"/>
          <w:noProof/>
          <w:sz w:val="20"/>
        </w:rPr>
        <w:tab/>
        <w:t>Disability-adjusted life years (DALYs) [Internet]. [cited 2020 May 19];Available from: https://www.who.int/data/gho/indicator-metadata-registry/imr-details/158</w:t>
      </w:r>
    </w:p>
    <w:p w14:paraId="1AD777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4. </w:t>
      </w:r>
      <w:r w:rsidRPr="006C235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099A6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5. </w:t>
      </w:r>
      <w:r w:rsidRPr="004F08A4">
        <w:rPr>
          <w:rFonts w:ascii="Calibri" w:hAnsi="Calibri" w:cs="Calibri"/>
          <w:noProof/>
          <w:sz w:val="20"/>
          <w:lang w:val="nl-NL"/>
        </w:rPr>
        <w:tab/>
        <w:t xml:space="preserve">Siebert U, Alagoz O, Bayoumi AM, et al. </w:t>
      </w:r>
      <w:r w:rsidRPr="006C2355">
        <w:rPr>
          <w:rFonts w:ascii="Calibri" w:hAnsi="Calibri" w:cs="Calibri"/>
          <w:noProof/>
          <w:sz w:val="20"/>
        </w:rPr>
        <w:t>State-Transition Modeling: A Report of the ISPOR-SMDM Modeling Good Research Practices Task Force-3. Value Heal [Internet] 2012;15(6):812–20. Available from: http://eprints.gla.ac.uk/73437/</w:t>
      </w:r>
    </w:p>
    <w:p w14:paraId="2675F0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6. </w:t>
      </w:r>
      <w:r w:rsidRPr="006C235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15A9CB0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7. </w:t>
      </w:r>
      <w:r w:rsidRPr="006C235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DDEDE8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8. </w:t>
      </w:r>
      <w:r w:rsidRPr="006C2355">
        <w:rPr>
          <w:rFonts w:ascii="Calibri" w:hAnsi="Calibri" w:cs="Calibri"/>
          <w:noProof/>
          <w:sz w:val="20"/>
        </w:rPr>
        <w:tab/>
        <w:t>Torgerson DJ, Raftery J. Economic notes. Discounting. BMJ [Internet] 1999;319(7214):914–5. Available from: http://www.ncbi.nlm.nih.gov/pubmed/10506056</w:t>
      </w:r>
    </w:p>
    <w:p w14:paraId="5A0CAF9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9. </w:t>
      </w:r>
      <w:r w:rsidRPr="004F08A4">
        <w:rPr>
          <w:rFonts w:ascii="Calibri" w:hAnsi="Calibri" w:cs="Calibri"/>
          <w:noProof/>
          <w:sz w:val="20"/>
          <w:lang w:val="nl-NL"/>
        </w:rPr>
        <w:tab/>
        <w:t xml:space="preserve">Zorginstituut Nederland. Richtlijn voor het uitvoeren van economische evaluaties in de gezondheidszorg. </w:t>
      </w:r>
      <w:r w:rsidRPr="006C2355">
        <w:rPr>
          <w:rFonts w:ascii="Calibri" w:hAnsi="Calibri" w:cs="Calibri"/>
          <w:noProof/>
          <w:sz w:val="20"/>
        </w:rPr>
        <w:t xml:space="preserve">2016. </w:t>
      </w:r>
    </w:p>
    <w:p w14:paraId="33B95B6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0. </w:t>
      </w:r>
      <w:r w:rsidRPr="006C2355">
        <w:rPr>
          <w:rFonts w:ascii="Calibri" w:hAnsi="Calibri" w:cs="Calibri"/>
          <w:noProof/>
          <w:sz w:val="20"/>
        </w:rPr>
        <w:tab/>
        <w:t xml:space="preserve">Husereau D, Drummond M, Petrou S, et al. Consolidated Health Economic Evaluation Reporting Standards (CHEERS) statement. Eur J Heal Econ 2013;14:367–72. </w:t>
      </w:r>
    </w:p>
    <w:p w14:paraId="68F4113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1. </w:t>
      </w:r>
      <w:r w:rsidRPr="006C2355">
        <w:rPr>
          <w:rFonts w:ascii="Calibri" w:hAnsi="Calibri" w:cs="Calibri"/>
          <w:noProof/>
          <w:sz w:val="20"/>
        </w:rPr>
        <w:tab/>
        <w:t>R Core Team. R: A language and Environment for Statistical Computing [Internet]. 2013;Available from: https://www.r-project.org</w:t>
      </w:r>
    </w:p>
    <w:p w14:paraId="7645A83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2. </w:t>
      </w:r>
      <w:r w:rsidRPr="006C235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695472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3. </w:t>
      </w:r>
      <w:r w:rsidRPr="006C2355">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67B384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4. </w:t>
      </w:r>
      <w:r w:rsidRPr="006C2355">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6CF840A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5. </w:t>
      </w:r>
      <w:r w:rsidRPr="006C235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AD4C8B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6. </w:t>
      </w:r>
      <w:r w:rsidRPr="006C235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024048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7. </w:t>
      </w:r>
      <w:r w:rsidRPr="006C2355">
        <w:rPr>
          <w:rFonts w:ascii="Calibri" w:hAnsi="Calibri" w:cs="Calibri"/>
          <w:noProof/>
          <w:sz w:val="20"/>
        </w:rPr>
        <w:tab/>
        <w:t xml:space="preserve">Konstantinides S, Geibel A, Olschewski M, et al. A comparison of surgical and medical therapy for atrial septal defect in adults. N Engl J Med 1995;333(8):469–73. </w:t>
      </w:r>
    </w:p>
    <w:p w14:paraId="20CF24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8. </w:t>
      </w:r>
      <w:r w:rsidRPr="006C235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5C9AA6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9. </w:t>
      </w:r>
      <w:r w:rsidRPr="006C2355">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649A7A9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0. </w:t>
      </w:r>
      <w:r w:rsidRPr="006C2355">
        <w:rPr>
          <w:rFonts w:ascii="Calibri" w:hAnsi="Calibri" w:cs="Calibri"/>
          <w:noProof/>
          <w:sz w:val="20"/>
        </w:rPr>
        <w:tab/>
        <w:t xml:space="preserve">Haruna A, Muro S, Nakano Y, et al. CT scan findings of emphysema predict mortality in COPD. Chest </w:t>
      </w:r>
      <w:r w:rsidRPr="006C2355">
        <w:rPr>
          <w:rFonts w:ascii="Calibri" w:hAnsi="Calibri" w:cs="Calibri"/>
          <w:noProof/>
          <w:sz w:val="20"/>
        </w:rPr>
        <w:lastRenderedPageBreak/>
        <w:t xml:space="preserve">2010;138(3):635–40. </w:t>
      </w:r>
    </w:p>
    <w:p w14:paraId="155D0E6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1. </w:t>
      </w:r>
      <w:r w:rsidRPr="006C235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DFD62D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2. </w:t>
      </w:r>
      <w:r w:rsidRPr="006C2355">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6CC50C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3. </w:t>
      </w:r>
      <w:r w:rsidRPr="006C2355">
        <w:rPr>
          <w:rFonts w:ascii="Calibri" w:hAnsi="Calibri" w:cs="Calibri"/>
          <w:noProof/>
          <w:sz w:val="20"/>
        </w:rPr>
        <w:tab/>
        <w:t>Salomon JA, Haagsma JA, Davis A, et al. Disability weights for the Global Burden of Disease 2013 study [Internet]. 2015 [cited 2020 May 14]. Available from: www.thelancet.com/lancetgh</w:t>
      </w:r>
    </w:p>
    <w:p w14:paraId="5E7788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4. </w:t>
      </w:r>
      <w:r w:rsidRPr="006C2355">
        <w:rPr>
          <w:rFonts w:ascii="Calibri" w:hAnsi="Calibri" w:cs="Calibri"/>
          <w:noProof/>
          <w:sz w:val="20"/>
        </w:rPr>
        <w:tab/>
        <w:t xml:space="preserve">Chen EY, Mayo SC, Sutton T, et al. Effect of Time to Surgery of Colorectal Liver Metastases on Survival. J Gastrointest Cancer 2020;Epub. </w:t>
      </w:r>
    </w:p>
    <w:p w14:paraId="2AAB2C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5. </w:t>
      </w:r>
      <w:r w:rsidRPr="006C235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3E1577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6. </w:t>
      </w:r>
      <w:r w:rsidRPr="006C235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6E41D4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7. </w:t>
      </w:r>
      <w:r w:rsidRPr="006C235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28452D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8. </w:t>
      </w:r>
      <w:r w:rsidRPr="006C2355">
        <w:rPr>
          <w:rFonts w:ascii="Calibri" w:hAnsi="Calibri" w:cs="Calibri"/>
          <w:noProof/>
          <w:sz w:val="20"/>
        </w:rPr>
        <w:tab/>
        <w:t xml:space="preserve">Lee JN, Kwon SY, Choi GS, et al. Impact of surgical wait time on oncologic outcomes in upper urinary tract urothelial carcinoma. J Surg Oncol 2014;110(4):468–75. </w:t>
      </w:r>
    </w:p>
    <w:p w14:paraId="00E8A9E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9. </w:t>
      </w:r>
      <w:r w:rsidRPr="006C235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78CA30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0. </w:t>
      </w:r>
      <w:r w:rsidRPr="006C235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7FA21A3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1. </w:t>
      </w:r>
      <w:r w:rsidRPr="006C235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08D5B8D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2. </w:t>
      </w:r>
      <w:r w:rsidRPr="006C235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A2084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3. </w:t>
      </w:r>
      <w:r w:rsidRPr="004F08A4">
        <w:rPr>
          <w:rFonts w:ascii="Calibri" w:hAnsi="Calibri" w:cs="Calibri"/>
          <w:noProof/>
          <w:sz w:val="20"/>
          <w:lang w:val="nl-NL"/>
        </w:rPr>
        <w:tab/>
        <w:t xml:space="preserve">Brewster DC, Jones JE, Chung TK, et al. </w:t>
      </w:r>
      <w:r w:rsidRPr="006C2355">
        <w:rPr>
          <w:rFonts w:ascii="Calibri" w:hAnsi="Calibri" w:cs="Calibri"/>
          <w:noProof/>
          <w:sz w:val="20"/>
        </w:rPr>
        <w:t xml:space="preserve">Long-term outcomes after endovascular abdominal aortic aneurysm repair: The First Decade. Ann. Surg. 2006;244(3):426–36. </w:t>
      </w:r>
    </w:p>
    <w:p w14:paraId="1C766A7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4. </w:t>
      </w:r>
      <w:r w:rsidRPr="006C235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05DF5A95"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55. </w:t>
      </w:r>
      <w:r w:rsidRPr="006C2355">
        <w:rPr>
          <w:rFonts w:ascii="Calibri" w:hAnsi="Calibri" w:cs="Calibri"/>
          <w:noProof/>
          <w:sz w:val="20"/>
        </w:rPr>
        <w:tab/>
        <w:t xml:space="preserve">Rose EA, Gelijns AC, Moskowitz AJ, et al. Long-term use of a left ventricular assist device for end-stage heart failure. </w:t>
      </w:r>
      <w:r w:rsidRPr="004F08A4">
        <w:rPr>
          <w:rFonts w:ascii="Calibri" w:hAnsi="Calibri" w:cs="Calibri"/>
          <w:noProof/>
          <w:sz w:val="20"/>
          <w:lang w:val="nl-NL"/>
        </w:rPr>
        <w:t xml:space="preserve">N Engl J Med 2001;345(20):1435–43. </w:t>
      </w:r>
    </w:p>
    <w:p w14:paraId="64A2C990"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4F08A4">
        <w:rPr>
          <w:rFonts w:ascii="Calibri" w:hAnsi="Calibri" w:cs="Calibri"/>
          <w:noProof/>
          <w:sz w:val="20"/>
          <w:lang w:val="nl-NL"/>
        </w:rPr>
        <w:t xml:space="preserve">56. </w:t>
      </w:r>
      <w:r w:rsidRPr="004F08A4">
        <w:rPr>
          <w:rFonts w:ascii="Calibri" w:hAnsi="Calibri" w:cs="Calibri"/>
          <w:noProof/>
          <w:sz w:val="20"/>
          <w:lang w:val="nl-NL"/>
        </w:rPr>
        <w:tab/>
        <w:t xml:space="preserve">Mazzone E, Preisser F, Nazzani S, et al. </w:t>
      </w:r>
      <w:r w:rsidRPr="006C2355">
        <w:rPr>
          <w:rFonts w:ascii="Calibri" w:hAnsi="Calibri" w:cs="Calibri"/>
          <w:noProof/>
          <w:sz w:val="20"/>
        </w:rPr>
        <w:t xml:space="preserve">More Extensive Lymph Node Dissection Improves Survival Benefit of Radical Cystectomy in Metastatic Urothelial Carcinoma of the Bladder. </w:t>
      </w:r>
      <w:r w:rsidRPr="004F08A4">
        <w:rPr>
          <w:rFonts w:ascii="Calibri" w:hAnsi="Calibri" w:cs="Calibri"/>
          <w:noProof/>
          <w:sz w:val="20"/>
          <w:lang w:val="nl-NL"/>
        </w:rPr>
        <w:t xml:space="preserve">Clin Genitourin Cancer 2019;17(2):105-113.e2. </w:t>
      </w:r>
    </w:p>
    <w:p w14:paraId="541B856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7. </w:t>
      </w:r>
      <w:r w:rsidRPr="004F08A4">
        <w:rPr>
          <w:rFonts w:ascii="Calibri" w:hAnsi="Calibri" w:cs="Calibri"/>
          <w:noProof/>
          <w:sz w:val="20"/>
          <w:lang w:val="nl-NL"/>
        </w:rPr>
        <w:tab/>
        <w:t xml:space="preserve">Kann BH, Verma V, Stahl JM, et al. </w:t>
      </w:r>
      <w:r w:rsidRPr="006C2355">
        <w:rPr>
          <w:rFonts w:ascii="Calibri" w:hAnsi="Calibri" w:cs="Calibri"/>
          <w:noProof/>
          <w:sz w:val="20"/>
        </w:rPr>
        <w:t xml:space="preserve">Multi-institutional analysis of stereotactic body radiation therapy for operable early-stage non-small cell lung carcinoma. Radiother Oncol 2019;134:44–9. </w:t>
      </w:r>
    </w:p>
    <w:p w14:paraId="3EDAD1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8. </w:t>
      </w:r>
      <w:r w:rsidRPr="006C235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6B9BAED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9. </w:t>
      </w:r>
      <w:r w:rsidRPr="006C2355">
        <w:rPr>
          <w:rFonts w:ascii="Calibri" w:hAnsi="Calibri" w:cs="Calibri"/>
          <w:noProof/>
          <w:sz w:val="20"/>
        </w:rPr>
        <w:tab/>
        <w:t xml:space="preserve">Shalowitz DI, Epstein AJ, Ko EM, Giuntoli RL. Non-surgical management of ovarian cancer: Prevalence and implications. Gynecol Oncol 2016;142(1):30–7. </w:t>
      </w:r>
    </w:p>
    <w:p w14:paraId="4E8E64D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0. </w:t>
      </w:r>
      <w:r w:rsidRPr="006C235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7BF4893"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61. </w:t>
      </w:r>
      <w:r w:rsidRPr="006C2355">
        <w:rPr>
          <w:rFonts w:ascii="Calibri" w:hAnsi="Calibri" w:cs="Calibri"/>
          <w:noProof/>
          <w:sz w:val="20"/>
        </w:rPr>
        <w:tab/>
        <w:t xml:space="preserve">Kim WR, Lake JR, Smith JM, et al. OPTN/SRTR 2016 Annual Data Report: Liver. </w:t>
      </w:r>
      <w:r w:rsidRPr="004F08A4">
        <w:rPr>
          <w:rFonts w:ascii="Calibri" w:hAnsi="Calibri" w:cs="Calibri"/>
          <w:noProof/>
          <w:sz w:val="20"/>
          <w:lang w:val="nl-NL"/>
        </w:rPr>
        <w:t xml:space="preserve">Am J Transplant 2018;18:172–253. </w:t>
      </w:r>
    </w:p>
    <w:p w14:paraId="104FF9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2. </w:t>
      </w:r>
      <w:r w:rsidRPr="004F08A4">
        <w:rPr>
          <w:rFonts w:ascii="Calibri" w:hAnsi="Calibri" w:cs="Calibri"/>
          <w:noProof/>
          <w:sz w:val="20"/>
          <w:lang w:val="nl-NL"/>
        </w:rPr>
        <w:tab/>
        <w:t xml:space="preserve">Muluk SC, Muluk VS, Kelley ME, et al. </w:t>
      </w:r>
      <w:r w:rsidRPr="006C2355">
        <w:rPr>
          <w:rFonts w:ascii="Calibri" w:hAnsi="Calibri" w:cs="Calibri"/>
          <w:noProof/>
          <w:sz w:val="20"/>
        </w:rPr>
        <w:t xml:space="preserve">Outcome events in patients with claudication: A 15-year study in 2777 patients. J Vasc Surg 2001;33(2):251–8. </w:t>
      </w:r>
    </w:p>
    <w:p w14:paraId="671B1C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3. </w:t>
      </w:r>
      <w:r w:rsidRPr="006C2355">
        <w:rPr>
          <w:rFonts w:ascii="Calibri" w:hAnsi="Calibri" w:cs="Calibri"/>
          <w:noProof/>
          <w:sz w:val="20"/>
        </w:rPr>
        <w:tab/>
        <w:t xml:space="preserve">Holtzman A, Morris CG, Amdur RJ, Dziegielewski PT, Boyce B, Mendenhall WM. Outcomes after primary </w:t>
      </w:r>
      <w:r w:rsidRPr="006C2355">
        <w:rPr>
          <w:rFonts w:ascii="Calibri" w:hAnsi="Calibri" w:cs="Calibri"/>
          <w:noProof/>
          <w:sz w:val="20"/>
        </w:rPr>
        <w:lastRenderedPageBreak/>
        <w:t xml:space="preserve">or adjuvant radiotherapy for salivary gland carcinoma. Acta Oncol (Madr) 2017;56(3):484–9. </w:t>
      </w:r>
    </w:p>
    <w:p w14:paraId="162A79D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4. </w:t>
      </w:r>
      <w:r w:rsidRPr="006C2355">
        <w:rPr>
          <w:rFonts w:ascii="Calibri" w:hAnsi="Calibri" w:cs="Calibri"/>
          <w:noProof/>
          <w:sz w:val="20"/>
        </w:rPr>
        <w:tab/>
        <w:t xml:space="preserve">Murphy MM, Simons JP, Hill JS, et al. Pancreatic resection: A key component to reducing racial disparities in pancreatic adenocarcinoma. Cancer 2009;115(17):3979–90. </w:t>
      </w:r>
    </w:p>
    <w:p w14:paraId="76911E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5. </w:t>
      </w:r>
      <w:r w:rsidRPr="006C2355">
        <w:rPr>
          <w:rFonts w:ascii="Calibri" w:hAnsi="Calibri" w:cs="Calibri"/>
          <w:noProof/>
          <w:sz w:val="20"/>
        </w:rPr>
        <w:tab/>
        <w:t xml:space="preserve">Mikkola R, Kelahaara J, Heikkinen J, Lahtinen J, Biancari F. Poor late survival after surgical treatment of pleural empyema. World J Surg 2010;34(2):266–71. </w:t>
      </w:r>
    </w:p>
    <w:p w14:paraId="38509AB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6. </w:t>
      </w:r>
      <w:r w:rsidRPr="006C235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74C607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7. </w:t>
      </w:r>
      <w:r w:rsidRPr="006C2355">
        <w:rPr>
          <w:rFonts w:ascii="Calibri" w:hAnsi="Calibri" w:cs="Calibri"/>
          <w:noProof/>
          <w:sz w:val="20"/>
        </w:rPr>
        <w:tab/>
        <w:t xml:space="preserve">Piehler JM, Crichlow RW. Primary Carcinoma of the Gallbladder. Arch Surg 1977;112(1):26–30. </w:t>
      </w:r>
    </w:p>
    <w:p w14:paraId="181E2E2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8. </w:t>
      </w:r>
      <w:r w:rsidRPr="006C2355">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58DD04A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9. </w:t>
      </w:r>
      <w:r w:rsidRPr="006C235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320851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0. </w:t>
      </w:r>
      <w:r w:rsidRPr="006C2355">
        <w:rPr>
          <w:rFonts w:ascii="Calibri" w:hAnsi="Calibri" w:cs="Calibri"/>
          <w:noProof/>
          <w:sz w:val="20"/>
        </w:rPr>
        <w:tab/>
        <w:t xml:space="preserve">Ginsberg RJ, Rubinstein L V. Randomized trial of lobectomy versus limited resection for T1 N0 non-small cell lung cancer. Ann Thorac Surg 1995;60(3):615–23. </w:t>
      </w:r>
    </w:p>
    <w:p w14:paraId="043A356E"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71. </w:t>
      </w:r>
      <w:r w:rsidRPr="006C2355">
        <w:rPr>
          <w:rFonts w:ascii="Calibri" w:hAnsi="Calibri" w:cs="Calibri"/>
          <w:noProof/>
          <w:sz w:val="20"/>
        </w:rPr>
        <w:tab/>
        <w:t xml:space="preserve">Redden MD, Chin TY, van Driel ML. Surgical versus non-surgical management for pleural empyema. </w:t>
      </w:r>
      <w:r w:rsidRPr="004F08A4">
        <w:rPr>
          <w:rFonts w:ascii="Calibri" w:hAnsi="Calibri" w:cs="Calibri"/>
          <w:noProof/>
          <w:sz w:val="20"/>
          <w:lang w:val="nl-NL"/>
        </w:rPr>
        <w:t xml:space="preserve">Cochrane Database Syst. Rev. 2017;2017(3). </w:t>
      </w:r>
    </w:p>
    <w:p w14:paraId="482066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2. </w:t>
      </w:r>
      <w:r w:rsidRPr="004F08A4">
        <w:rPr>
          <w:rFonts w:ascii="Calibri" w:hAnsi="Calibri" w:cs="Calibri"/>
          <w:noProof/>
          <w:sz w:val="20"/>
          <w:lang w:val="nl-NL"/>
        </w:rPr>
        <w:tab/>
        <w:t xml:space="preserve">Sørensen VR, Heaf J, Wehberg S, Sørensen SS. </w:t>
      </w:r>
      <w:r w:rsidRPr="006C2355">
        <w:rPr>
          <w:rFonts w:ascii="Calibri" w:hAnsi="Calibri" w:cs="Calibri"/>
          <w:noProof/>
          <w:sz w:val="20"/>
        </w:rPr>
        <w:t xml:space="preserve">Survival Benefit in Renal Transplantation Despite High Comorbidity. Transplantation 2016;100(10):2160–7. </w:t>
      </w:r>
    </w:p>
    <w:p w14:paraId="1E137B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3. </w:t>
      </w:r>
      <w:r w:rsidRPr="006C235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C6428E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4. </w:t>
      </w:r>
      <w:r w:rsidRPr="006C2355">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598283A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5. </w:t>
      </w:r>
      <w:r w:rsidRPr="004F08A4">
        <w:rPr>
          <w:rFonts w:ascii="Calibri" w:hAnsi="Calibri" w:cs="Calibri"/>
          <w:noProof/>
          <w:sz w:val="20"/>
          <w:lang w:val="nl-NL"/>
        </w:rPr>
        <w:tab/>
        <w:t xml:space="preserve">Stewart JM, Tone AA, Jiang H, et al. </w:t>
      </w:r>
      <w:r w:rsidRPr="006C2355">
        <w:rPr>
          <w:rFonts w:ascii="Calibri" w:hAnsi="Calibri" w:cs="Calibri"/>
          <w:noProof/>
          <w:sz w:val="20"/>
        </w:rPr>
        <w:t xml:space="preserve">The optimal time for surgery in women with serous ovarian cancer. Can J Surg 2016;59(4):223–32. </w:t>
      </w:r>
    </w:p>
    <w:p w14:paraId="7F00A39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6. </w:t>
      </w:r>
      <w:r w:rsidRPr="006C2355">
        <w:rPr>
          <w:rFonts w:ascii="Calibri" w:hAnsi="Calibri" w:cs="Calibri"/>
          <w:noProof/>
          <w:sz w:val="20"/>
        </w:rPr>
        <w:tab/>
        <w:t xml:space="preserve">Davies L, Welch G. Thyroid cancer survival in the United States: Observational data from 1973 to 2005. Arch Otolaryngol - Head Neck Surg 2010;136(5):440–4. </w:t>
      </w:r>
    </w:p>
    <w:p w14:paraId="569175A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7. </w:t>
      </w:r>
      <w:r w:rsidRPr="006C2355">
        <w:rPr>
          <w:rFonts w:ascii="Calibri" w:hAnsi="Calibri" w:cs="Calibri"/>
          <w:noProof/>
          <w:sz w:val="20"/>
        </w:rPr>
        <w:tab/>
        <w:t xml:space="preserve">Bleicher RJ, Ruth K, Sigurdson ER, et al. Time to surgery and breast cancer survival in the United States. JAMA Oncol 2016;2(3):330–9. </w:t>
      </w:r>
    </w:p>
    <w:p w14:paraId="255A994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8. </w:t>
      </w:r>
      <w:r w:rsidRPr="006C235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1FB7E37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9. </w:t>
      </w:r>
      <w:r w:rsidRPr="006C2355">
        <w:rPr>
          <w:rFonts w:ascii="Calibri" w:hAnsi="Calibri" w:cs="Calibri"/>
          <w:noProof/>
          <w:sz w:val="20"/>
        </w:rPr>
        <w:tab/>
        <w:t>USRDS [Internet]. [cited 2020 May 19];Available from: https://www.usrds.org/2015/view/</w:t>
      </w:r>
    </w:p>
    <w:p w14:paraId="6C9DDA1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0. </w:t>
      </w:r>
      <w:r w:rsidRPr="006C235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C495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1. </w:t>
      </w:r>
      <w:r w:rsidRPr="006C2355">
        <w:rPr>
          <w:rFonts w:ascii="Calibri" w:hAnsi="Calibri" w:cs="Calibri"/>
          <w:noProof/>
          <w:sz w:val="20"/>
        </w:rPr>
        <w:tab/>
        <w:t xml:space="preserve">Chung JH, Lee SH, Kim KT, Jung JS, Son HS, Sun K. Optimal Timing of Thoracoscopic Drainage and Decortication for Empyema. Ann Thorac Surg 2014;97(1):224–9. </w:t>
      </w:r>
    </w:p>
    <w:p w14:paraId="56A24DE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2. </w:t>
      </w:r>
      <w:r w:rsidRPr="006C2355">
        <w:rPr>
          <w:rFonts w:ascii="Calibri" w:hAnsi="Calibri" w:cs="Calibri"/>
          <w:noProof/>
          <w:sz w:val="20"/>
        </w:rPr>
        <w:tab/>
        <w:t>Organ Procurement and Transplantation Network [Internet]. [cited 2020 May 19];Available from: https://optn.transplant.hrsa.gov/data/view-data-reports/national-data/</w:t>
      </w:r>
    </w:p>
    <w:p w14:paraId="2B925C6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3. </w:t>
      </w:r>
      <w:r w:rsidRPr="006C2355">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28F0711B"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4. </w:t>
      </w:r>
      <w:r w:rsidRPr="006C235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4F08A4">
        <w:rPr>
          <w:rFonts w:ascii="Calibri" w:hAnsi="Calibri" w:cs="Calibri"/>
          <w:noProof/>
          <w:sz w:val="20"/>
          <w:lang w:val="nl-NL"/>
        </w:rPr>
        <w:t xml:space="preserve">J Clin Nurs 2019;28:2111–23. </w:t>
      </w:r>
    </w:p>
    <w:p w14:paraId="2B2FD26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85. </w:t>
      </w:r>
      <w:r w:rsidRPr="004F08A4">
        <w:rPr>
          <w:rFonts w:ascii="Calibri" w:hAnsi="Calibri" w:cs="Calibri"/>
          <w:noProof/>
          <w:sz w:val="20"/>
          <w:lang w:val="nl-NL"/>
        </w:rPr>
        <w:tab/>
        <w:t xml:space="preserve">Ae LXC, Reichman ME, Ae BAM, et al. </w:t>
      </w:r>
      <w:r w:rsidRPr="006C235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64A8939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6. </w:t>
      </w:r>
      <w:r w:rsidRPr="006C2355">
        <w:rPr>
          <w:rFonts w:ascii="Calibri" w:hAnsi="Calibri" w:cs="Calibri"/>
          <w:noProof/>
          <w:sz w:val="20"/>
        </w:rPr>
        <w:tab/>
        <w:t xml:space="preserve">Pettitt D, Raza S, Naughton B, et al. The Limitations of QALY: A Literature Review. J Stem Cell Res Ther 2016;6(4). </w:t>
      </w:r>
    </w:p>
    <w:p w14:paraId="74BDBD2B" w14:textId="54C1DE9E" w:rsidR="0065107A" w:rsidRPr="0092480E" w:rsidRDefault="0065107A" w:rsidP="006C2355">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lastRenderedPageBreak/>
        <w:fldChar w:fldCharType="end"/>
      </w:r>
    </w:p>
    <w:p w14:paraId="176979FD"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Heading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Heading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20"/>
      <w:footerReference w:type="default" r:id="rId2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Krijkamp" w:date="2020-06-02T09:12:00Z" w:initials="EK">
    <w:p w14:paraId="076DCBF6" w14:textId="728B606D" w:rsidR="00956731" w:rsidRDefault="00956731">
      <w:pPr>
        <w:pStyle w:val="CommentText"/>
      </w:pPr>
      <w:r>
        <w:rPr>
          <w:rStyle w:val="CommentReference"/>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1" w:author="E.M. Krijkamp" w:date="2020-06-01T19:13:00Z" w:initials="EK">
    <w:p w14:paraId="68D75E67" w14:textId="3490CCAB" w:rsidR="00956731" w:rsidRDefault="00956731">
      <w:pPr>
        <w:pStyle w:val="CommentText"/>
      </w:pPr>
      <w:r>
        <w:rPr>
          <w:rStyle w:val="CommentReference"/>
        </w:rPr>
        <w:annotationRef/>
      </w:r>
      <w:r>
        <w:t xml:space="preserve">Abstract </w:t>
      </w:r>
      <w:proofErr w:type="spellStart"/>
      <w:r>
        <w:t>naar</w:t>
      </w:r>
      <w:proofErr w:type="spellEnd"/>
      <w:r>
        <w:t xml:space="preserve"> 250 words </w:t>
      </w:r>
    </w:p>
  </w:comment>
  <w:comment w:id="2" w:author="E.M. Krijkamp" w:date="2020-06-01T19:13:00Z" w:initials="EK">
    <w:p w14:paraId="103B26AF" w14:textId="05ECCF3F" w:rsidR="00956731" w:rsidRDefault="00956731">
      <w:pPr>
        <w:pStyle w:val="CommentText"/>
      </w:pPr>
      <w:r>
        <w:rPr>
          <w:rStyle w:val="CommentReference"/>
        </w:rPr>
        <w:annotationRef/>
      </w:r>
      <w:r>
        <w:t xml:space="preserve">Abstract </w:t>
      </w:r>
      <w:proofErr w:type="spellStart"/>
      <w:r>
        <w:t>naar</w:t>
      </w:r>
      <w:proofErr w:type="spellEnd"/>
      <w:r>
        <w:t xml:space="preserve"> 300 words </w:t>
      </w:r>
    </w:p>
  </w:comment>
  <w:comment w:id="3" w:author="E.M. Krijkamp" w:date="2020-06-01T19:21:00Z" w:initials="EK">
    <w:p w14:paraId="04EE98AF" w14:textId="77777777" w:rsidR="00956731" w:rsidRPr="00CD5FE9" w:rsidRDefault="00956731" w:rsidP="00CD5FE9">
      <w:r>
        <w:rPr>
          <w:rStyle w:val="CommentReference"/>
        </w:rPr>
        <w:annotationRef/>
      </w:r>
      <w:r w:rsidRPr="00CD5FE9">
        <w:rPr>
          <w:rFonts w:ascii="Helvetica Neue" w:hAnsi="Helvetica Neue"/>
          <w:color w:val="333333"/>
          <w:shd w:val="clear" w:color="auto" w:fill="FFFFFF"/>
        </w:rPr>
        <w:t> 250- 300 words long</w:t>
      </w:r>
    </w:p>
    <w:p w14:paraId="3AC6469A" w14:textId="638F6081" w:rsidR="00956731" w:rsidRDefault="00956731">
      <w:pPr>
        <w:pStyle w:val="CommentText"/>
      </w:pPr>
    </w:p>
  </w:comment>
  <w:comment w:id="4" w:author="E.M. Krijkamp" w:date="2020-06-08T21:56:00Z" w:initials="EK">
    <w:p w14:paraId="595ACFA3" w14:textId="77777777" w:rsidR="001069EC" w:rsidRDefault="001069EC">
      <w:pPr>
        <w:pStyle w:val="CommentText"/>
      </w:pPr>
      <w:r>
        <w:rPr>
          <w:rStyle w:val="CommentReference"/>
        </w:rPr>
        <w:annotationRef/>
      </w:r>
      <w:r>
        <w:t>Feedback student editor NEJM:</w:t>
      </w:r>
    </w:p>
    <w:p w14:paraId="30AFE675" w14:textId="77777777" w:rsidR="001069EC" w:rsidRDefault="001069EC"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xml:space="preserve">), </w:t>
      </w:r>
      <w:proofErr w:type="spellStart"/>
      <w:r>
        <w:t>ie</w:t>
      </w:r>
      <w:proofErr w:type="spellEnd"/>
      <w:r>
        <w:t xml:space="preserv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w:t>
      </w:r>
      <w:proofErr w:type="spellStart"/>
      <w:r>
        <w:t>presubmission</w:t>
      </w:r>
      <w:proofErr w:type="spellEnd"/>
      <w:r>
        <w:t xml:space="preserve"> inquiry. Let me know if I can be more specific about anything.</w:t>
      </w:r>
    </w:p>
    <w:p w14:paraId="53915A86" w14:textId="54F1BFE0" w:rsidR="001069EC" w:rsidRPr="001069EC" w:rsidRDefault="001069EC">
      <w:pPr>
        <w:pStyle w:val="CommentText"/>
        <w:rPr>
          <w:lang w:val="en-US"/>
        </w:rPr>
      </w:pPr>
    </w:p>
  </w:comment>
  <w:comment w:id="5" w:author="E.M. Krijkamp" w:date="2020-06-08T11:04:00Z" w:initials="EK">
    <w:p w14:paraId="520CF118" w14:textId="0A6AD440" w:rsidR="00956731" w:rsidRDefault="00956731">
      <w:pPr>
        <w:pStyle w:val="CommentText"/>
      </w:pPr>
      <w:r>
        <w:rPr>
          <w:rStyle w:val="CommentReference"/>
        </w:rPr>
        <w:annotationRef/>
      </w:r>
      <w:r w:rsidR="00844D8B">
        <w:t xml:space="preserve">In case </w:t>
      </w:r>
      <w:proofErr w:type="gramStart"/>
      <w:r w:rsidR="00844D8B">
        <w:t xml:space="preserve">NEJM </w:t>
      </w:r>
      <w:r>
        <w:t xml:space="preserve"> we</w:t>
      </w:r>
      <w:proofErr w:type="gramEnd"/>
      <w:r>
        <w:t xml:space="preserve"> can only show 2 </w:t>
      </w:r>
      <w:proofErr w:type="spellStart"/>
      <w:r>
        <w:t>ipv</w:t>
      </w:r>
      <w:proofErr w:type="spellEnd"/>
      <w:r>
        <w:t xml:space="preserve"> 3 </w:t>
      </w:r>
      <w:proofErr w:type="spellStart"/>
      <w:r>
        <w:t>meest</w:t>
      </w:r>
      <w:proofErr w:type="spellEnd"/>
      <w:r>
        <w:t>/</w:t>
      </w:r>
      <w:proofErr w:type="spellStart"/>
      <w:r>
        <w:t>minst</w:t>
      </w:r>
      <w:proofErr w:type="spellEnd"/>
      <w:r>
        <w:t xml:space="preserve"> urgent</w:t>
      </w:r>
    </w:p>
  </w:comment>
  <w:comment w:id="6" w:author="E.M. Krijkamp" w:date="2020-06-08T22:52:00Z" w:initials="EK">
    <w:p w14:paraId="6179D8D8" w14:textId="073A3884" w:rsidR="00831878" w:rsidRPr="00831878" w:rsidRDefault="00831878">
      <w:pPr>
        <w:pStyle w:val="CommentText"/>
        <w:rPr>
          <w:lang w:val="nl-NL"/>
        </w:rPr>
      </w:pPr>
      <w:r>
        <w:rPr>
          <w:rStyle w:val="CommentReference"/>
        </w:rPr>
        <w:annotationRef/>
      </w:r>
      <w:r w:rsidR="00820A48">
        <w:rPr>
          <w:lang w:val="nl-NL"/>
        </w:rPr>
        <w:t xml:space="preserve">Is het een probleem dat deze getallen afgerond </w:t>
      </w:r>
      <w:proofErr w:type="spellStart"/>
      <w:r w:rsidR="00820A48">
        <w:rPr>
          <w:lang w:val="nl-NL"/>
        </w:rPr>
        <w:t>hetzeflde</w:t>
      </w:r>
      <w:proofErr w:type="spellEnd"/>
      <w:r w:rsidR="00820A48">
        <w:rPr>
          <w:lang w:val="nl-NL"/>
        </w:rPr>
        <w:t xml:space="preserve"> zijn als sommige </w:t>
      </w:r>
      <w:proofErr w:type="spellStart"/>
      <w:r w:rsidR="00820A48">
        <w:rPr>
          <w:lang w:val="nl-NL"/>
        </w:rPr>
        <w:t>upper</w:t>
      </w:r>
      <w:proofErr w:type="spellEnd"/>
      <w:r w:rsidR="00820A48">
        <w:rPr>
          <w:lang w:val="nl-NL"/>
        </w:rPr>
        <w:t xml:space="preserve"> &amp; </w:t>
      </w:r>
      <w:proofErr w:type="spellStart"/>
      <w:r w:rsidR="00820A48">
        <w:rPr>
          <w:lang w:val="nl-NL"/>
        </w:rPr>
        <w:t>lower</w:t>
      </w:r>
      <w:proofErr w:type="spellEnd"/>
      <w:r w:rsidR="00820A48">
        <w:rPr>
          <w:lang w:val="nl-NL"/>
        </w:rPr>
        <w:t xml:space="preserve"> </w:t>
      </w:r>
      <w:proofErr w:type="spellStart"/>
      <w:r w:rsidR="00820A48">
        <w:rPr>
          <w:lang w:val="nl-NL"/>
        </w:rPr>
        <w:t>limites</w:t>
      </w:r>
      <w:proofErr w:type="spellEnd"/>
      <w:r w:rsidR="00820A48">
        <w:rPr>
          <w:lang w:val="nl-NL"/>
        </w:rPr>
        <w:t xml:space="preserve">? </w:t>
      </w:r>
    </w:p>
  </w:comment>
  <w:comment w:id="7" w:author="E.M. Krijkamp" w:date="2020-06-09T08:51:00Z" w:initials="EK">
    <w:p w14:paraId="6272514D" w14:textId="69E56E7D" w:rsidR="00990D9B" w:rsidRDefault="00990D9B">
      <w:pPr>
        <w:pStyle w:val="CommentText"/>
      </w:pPr>
      <w:r>
        <w:rPr>
          <w:rStyle w:val="CommentReference"/>
        </w:rPr>
        <w:annotationRef/>
      </w:r>
      <w:r>
        <w:t>I think we have to explain here, assumed based on what…and were the data for this time-to-o-effect-of-</w:t>
      </w:r>
      <w:proofErr w:type="spellStart"/>
      <w:r>
        <w:t>treatent</w:t>
      </w:r>
      <w:proofErr w:type="spellEnd"/>
      <w:r>
        <w:t xml:space="preserve"> came from.</w:t>
      </w:r>
    </w:p>
  </w:comment>
  <w:comment w:id="8" w:author="E.M. Krijkamp" w:date="2020-06-09T09:46:00Z" w:initials="EK">
    <w:p w14:paraId="0FCA2E18" w14:textId="0F0A9F5F" w:rsidR="00FC6CF2" w:rsidRPr="00241B01" w:rsidRDefault="00FC6CF2">
      <w:pPr>
        <w:pStyle w:val="CommentText"/>
        <w:rPr>
          <w:lang w:val="nl-NL"/>
        </w:rPr>
      </w:pPr>
      <w:r>
        <w:rPr>
          <w:rStyle w:val="CommentReference"/>
        </w:rPr>
        <w:annotationRef/>
      </w:r>
      <w:r w:rsidRPr="00241B01">
        <w:rPr>
          <w:lang w:val="nl-NL"/>
        </w:rPr>
        <w:t>Dit is mij nog niet duidelijk.</w:t>
      </w:r>
    </w:p>
  </w:comment>
  <w:comment w:id="10" w:author="E.M. Krijkamp" w:date="2020-05-19T22:22:00Z" w:initials="EK">
    <w:p w14:paraId="08EEC46E" w14:textId="39D75491" w:rsidR="00956731" w:rsidRPr="00FE2640" w:rsidRDefault="00956731">
      <w:pPr>
        <w:pStyle w:val="CommentText"/>
        <w:rPr>
          <w:lang w:val="nl-NL"/>
        </w:rPr>
      </w:pPr>
      <w:r>
        <w:rPr>
          <w:rStyle w:val="CommentReference"/>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11" w:author="E.M. Krijkamp" w:date="2020-06-01T22:13:00Z" w:initials="EK">
    <w:p w14:paraId="05DF933D" w14:textId="7A1EB1E6" w:rsidR="00956731" w:rsidRPr="00CD04DB" w:rsidRDefault="00956731">
      <w:pPr>
        <w:pStyle w:val="CommentText"/>
        <w:rPr>
          <w:lang w:val="nl-NL"/>
        </w:rPr>
      </w:pPr>
      <w:r>
        <w:rPr>
          <w:rStyle w:val="CommentReference"/>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12" w:author="E.M. Krijkamp" w:date="2020-06-08T23:14:00Z" w:initials="EK">
    <w:p w14:paraId="3E3EA54E" w14:textId="27160E45" w:rsidR="009C656C" w:rsidRDefault="009C656C">
      <w:pPr>
        <w:pStyle w:val="CommentText"/>
      </w:pPr>
      <w:r>
        <w:rPr>
          <w:rStyle w:val="CommentReference"/>
        </w:rPr>
        <w:annotationRef/>
      </w:r>
      <w:r>
        <w:t>X-as figure gets title “Duration surgery</w:t>
      </w:r>
      <w:r w:rsidR="009309AD">
        <w:t xml:space="preserve"> (min)</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6DCBF6" w15:done="0"/>
  <w15:commentEx w15:paraId="68D75E67" w15:done="0"/>
  <w15:commentEx w15:paraId="103B26AF" w15:done="0"/>
  <w15:commentEx w15:paraId="3AC6469A" w15:done="0"/>
  <w15:commentEx w15:paraId="53915A86" w15:done="0"/>
  <w15:commentEx w15:paraId="520CF118" w15:done="0"/>
  <w15:commentEx w15:paraId="6179D8D8" w15:done="0"/>
  <w15:commentEx w15:paraId="6272514D" w15:done="0"/>
  <w15:commentEx w15:paraId="0FCA2E18" w15:done="0"/>
  <w15:commentEx w15:paraId="08EEC46E" w15:done="0"/>
  <w15:commentEx w15:paraId="05DF933D" w15:paraIdParent="08EEC46E" w15:done="0"/>
  <w15:commentEx w15:paraId="3E3EA5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520CF118" w16cid:durableId="228899CC"/>
  <w16cid:commentId w16cid:paraId="6179D8D8" w16cid:durableId="22893FC3"/>
  <w16cid:commentId w16cid:paraId="6272514D" w16cid:durableId="2289CC1D"/>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97502" w14:textId="77777777" w:rsidR="00FD30D4" w:rsidRDefault="00FD30D4" w:rsidP="00FE7393">
      <w:r>
        <w:separator/>
      </w:r>
    </w:p>
  </w:endnote>
  <w:endnote w:type="continuationSeparator" w:id="0">
    <w:p w14:paraId="085C8721" w14:textId="77777777" w:rsidR="00FD30D4" w:rsidRDefault="00FD30D4"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Helvetica Neue">
    <w:altName w:val="Corbel"/>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956731" w:rsidRDefault="00956731"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956731" w:rsidRDefault="00956731"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956731" w:rsidRDefault="00956731"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CEB769F" w14:textId="77777777" w:rsidR="00956731" w:rsidRDefault="00956731"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83C9C" w14:textId="77777777" w:rsidR="00FD30D4" w:rsidRDefault="00FD30D4" w:rsidP="00FE7393">
      <w:r>
        <w:separator/>
      </w:r>
    </w:p>
  </w:footnote>
  <w:footnote w:type="continuationSeparator" w:id="0">
    <w:p w14:paraId="5AAA4C4F" w14:textId="77777777" w:rsidR="00FD30D4" w:rsidRDefault="00FD30D4"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12BF0"/>
    <w:rsid w:val="000130A2"/>
    <w:rsid w:val="00013137"/>
    <w:rsid w:val="0002381C"/>
    <w:rsid w:val="00024EE6"/>
    <w:rsid w:val="00027475"/>
    <w:rsid w:val="00027C0E"/>
    <w:rsid w:val="000429EA"/>
    <w:rsid w:val="00045505"/>
    <w:rsid w:val="000540A2"/>
    <w:rsid w:val="00055008"/>
    <w:rsid w:val="000611E7"/>
    <w:rsid w:val="00061D66"/>
    <w:rsid w:val="00063929"/>
    <w:rsid w:val="000738A7"/>
    <w:rsid w:val="00073997"/>
    <w:rsid w:val="000765B9"/>
    <w:rsid w:val="00083EFD"/>
    <w:rsid w:val="0008B50C"/>
    <w:rsid w:val="000960D9"/>
    <w:rsid w:val="000A1D9C"/>
    <w:rsid w:val="000A1DDC"/>
    <w:rsid w:val="000A2011"/>
    <w:rsid w:val="000B024F"/>
    <w:rsid w:val="000B1FAF"/>
    <w:rsid w:val="000B3CED"/>
    <w:rsid w:val="000B6FDB"/>
    <w:rsid w:val="000C2C4F"/>
    <w:rsid w:val="000C32EF"/>
    <w:rsid w:val="000C7112"/>
    <w:rsid w:val="000D187D"/>
    <w:rsid w:val="000D7728"/>
    <w:rsid w:val="000D79FE"/>
    <w:rsid w:val="000E4643"/>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613FF"/>
    <w:rsid w:val="00163436"/>
    <w:rsid w:val="00163AE5"/>
    <w:rsid w:val="001656AC"/>
    <w:rsid w:val="00166F78"/>
    <w:rsid w:val="00167841"/>
    <w:rsid w:val="00173871"/>
    <w:rsid w:val="0017F927"/>
    <w:rsid w:val="00182E81"/>
    <w:rsid w:val="0018357F"/>
    <w:rsid w:val="00186ECC"/>
    <w:rsid w:val="001878A2"/>
    <w:rsid w:val="00194496"/>
    <w:rsid w:val="001A7B3E"/>
    <w:rsid w:val="001B27F8"/>
    <w:rsid w:val="001B3615"/>
    <w:rsid w:val="001B39C1"/>
    <w:rsid w:val="001C638F"/>
    <w:rsid w:val="001C7EE9"/>
    <w:rsid w:val="001C7EFB"/>
    <w:rsid w:val="001D4731"/>
    <w:rsid w:val="001E1B6B"/>
    <w:rsid w:val="001E1D2F"/>
    <w:rsid w:val="001E4191"/>
    <w:rsid w:val="001E60E4"/>
    <w:rsid w:val="001E69DE"/>
    <w:rsid w:val="001F3FAE"/>
    <w:rsid w:val="001F69FD"/>
    <w:rsid w:val="00200F83"/>
    <w:rsid w:val="0020337C"/>
    <w:rsid w:val="00204514"/>
    <w:rsid w:val="002048D1"/>
    <w:rsid w:val="00204932"/>
    <w:rsid w:val="00204EDB"/>
    <w:rsid w:val="0020725F"/>
    <w:rsid w:val="00212C81"/>
    <w:rsid w:val="0021737E"/>
    <w:rsid w:val="002208A9"/>
    <w:rsid w:val="00226F78"/>
    <w:rsid w:val="00234D3C"/>
    <w:rsid w:val="002409F6"/>
    <w:rsid w:val="00241B01"/>
    <w:rsid w:val="00242928"/>
    <w:rsid w:val="00245EC2"/>
    <w:rsid w:val="00257021"/>
    <w:rsid w:val="002616F5"/>
    <w:rsid w:val="00264033"/>
    <w:rsid w:val="00270429"/>
    <w:rsid w:val="00270992"/>
    <w:rsid w:val="0027277E"/>
    <w:rsid w:val="00272DEE"/>
    <w:rsid w:val="00274802"/>
    <w:rsid w:val="00277B96"/>
    <w:rsid w:val="00282BDB"/>
    <w:rsid w:val="002853BC"/>
    <w:rsid w:val="00287406"/>
    <w:rsid w:val="002960DB"/>
    <w:rsid w:val="002A1915"/>
    <w:rsid w:val="002A1A07"/>
    <w:rsid w:val="002A5B41"/>
    <w:rsid w:val="002A7D13"/>
    <w:rsid w:val="002B0635"/>
    <w:rsid w:val="002B52E2"/>
    <w:rsid w:val="002B628B"/>
    <w:rsid w:val="002BFCA2"/>
    <w:rsid w:val="002C1AFD"/>
    <w:rsid w:val="002C36B7"/>
    <w:rsid w:val="002C51AB"/>
    <w:rsid w:val="002D33ED"/>
    <w:rsid w:val="002E05CA"/>
    <w:rsid w:val="002E38CB"/>
    <w:rsid w:val="002E445A"/>
    <w:rsid w:val="002E69C4"/>
    <w:rsid w:val="002F129C"/>
    <w:rsid w:val="002F3C82"/>
    <w:rsid w:val="002F706E"/>
    <w:rsid w:val="002FF898"/>
    <w:rsid w:val="00301FCB"/>
    <w:rsid w:val="00306820"/>
    <w:rsid w:val="0030D55C"/>
    <w:rsid w:val="0031188D"/>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B0009"/>
    <w:rsid w:val="003B106D"/>
    <w:rsid w:val="003B2FCA"/>
    <w:rsid w:val="003BDB2E"/>
    <w:rsid w:val="003D1200"/>
    <w:rsid w:val="003D21E0"/>
    <w:rsid w:val="003D303F"/>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311D"/>
    <w:rsid w:val="00423703"/>
    <w:rsid w:val="00424F66"/>
    <w:rsid w:val="004257EC"/>
    <w:rsid w:val="004339F7"/>
    <w:rsid w:val="00436E4B"/>
    <w:rsid w:val="004417D8"/>
    <w:rsid w:val="004432D2"/>
    <w:rsid w:val="0044432F"/>
    <w:rsid w:val="00447377"/>
    <w:rsid w:val="004473F8"/>
    <w:rsid w:val="0044C3EB"/>
    <w:rsid w:val="00450D5F"/>
    <w:rsid w:val="00453343"/>
    <w:rsid w:val="00453CF4"/>
    <w:rsid w:val="00455D31"/>
    <w:rsid w:val="004602FE"/>
    <w:rsid w:val="0046269E"/>
    <w:rsid w:val="0046477A"/>
    <w:rsid w:val="00466DB7"/>
    <w:rsid w:val="0047125E"/>
    <w:rsid w:val="00473490"/>
    <w:rsid w:val="00473D88"/>
    <w:rsid w:val="00481256"/>
    <w:rsid w:val="00490617"/>
    <w:rsid w:val="004927B3"/>
    <w:rsid w:val="004A077A"/>
    <w:rsid w:val="004A2A67"/>
    <w:rsid w:val="004A341F"/>
    <w:rsid w:val="004A503D"/>
    <w:rsid w:val="004A5701"/>
    <w:rsid w:val="004AD833"/>
    <w:rsid w:val="004B240F"/>
    <w:rsid w:val="004C31A4"/>
    <w:rsid w:val="004C45BB"/>
    <w:rsid w:val="004C5675"/>
    <w:rsid w:val="004D1260"/>
    <w:rsid w:val="004D7E65"/>
    <w:rsid w:val="004E1046"/>
    <w:rsid w:val="004F08A4"/>
    <w:rsid w:val="004F1948"/>
    <w:rsid w:val="00502DB6"/>
    <w:rsid w:val="00502ED9"/>
    <w:rsid w:val="00514AC6"/>
    <w:rsid w:val="00514E05"/>
    <w:rsid w:val="0051545D"/>
    <w:rsid w:val="00516760"/>
    <w:rsid w:val="00527D71"/>
    <w:rsid w:val="005305F4"/>
    <w:rsid w:val="005337D5"/>
    <w:rsid w:val="00535ECA"/>
    <w:rsid w:val="00552A94"/>
    <w:rsid w:val="00553247"/>
    <w:rsid w:val="005574D3"/>
    <w:rsid w:val="00557AD1"/>
    <w:rsid w:val="00557B18"/>
    <w:rsid w:val="0056187D"/>
    <w:rsid w:val="00562706"/>
    <w:rsid w:val="00563E06"/>
    <w:rsid w:val="005655B5"/>
    <w:rsid w:val="00571055"/>
    <w:rsid w:val="00572679"/>
    <w:rsid w:val="00580D90"/>
    <w:rsid w:val="00580DB7"/>
    <w:rsid w:val="005847E3"/>
    <w:rsid w:val="00584B7F"/>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308FD"/>
    <w:rsid w:val="00633DE9"/>
    <w:rsid w:val="00641034"/>
    <w:rsid w:val="006479D9"/>
    <w:rsid w:val="0065107A"/>
    <w:rsid w:val="00651672"/>
    <w:rsid w:val="00654393"/>
    <w:rsid w:val="0065685F"/>
    <w:rsid w:val="00657E5E"/>
    <w:rsid w:val="00666D88"/>
    <w:rsid w:val="00673F3F"/>
    <w:rsid w:val="00674DF9"/>
    <w:rsid w:val="0067704D"/>
    <w:rsid w:val="0068459F"/>
    <w:rsid w:val="00685EEA"/>
    <w:rsid w:val="00687555"/>
    <w:rsid w:val="00691552"/>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E045E"/>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7CE6"/>
    <w:rsid w:val="00740C80"/>
    <w:rsid w:val="00741B42"/>
    <w:rsid w:val="0074641A"/>
    <w:rsid w:val="007503B9"/>
    <w:rsid w:val="00753E4B"/>
    <w:rsid w:val="0076066B"/>
    <w:rsid w:val="00763B44"/>
    <w:rsid w:val="00764BAA"/>
    <w:rsid w:val="007711B2"/>
    <w:rsid w:val="00782CE0"/>
    <w:rsid w:val="00784C81"/>
    <w:rsid w:val="00787ED8"/>
    <w:rsid w:val="00790DBC"/>
    <w:rsid w:val="00793D96"/>
    <w:rsid w:val="0079587E"/>
    <w:rsid w:val="0079D49A"/>
    <w:rsid w:val="007A1546"/>
    <w:rsid w:val="007A393E"/>
    <w:rsid w:val="007B7745"/>
    <w:rsid w:val="007B7A3D"/>
    <w:rsid w:val="007C1053"/>
    <w:rsid w:val="007C1283"/>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4B5E"/>
    <w:rsid w:val="0083596A"/>
    <w:rsid w:val="00835D5A"/>
    <w:rsid w:val="0084022E"/>
    <w:rsid w:val="008439A1"/>
    <w:rsid w:val="00844D8B"/>
    <w:rsid w:val="0084601D"/>
    <w:rsid w:val="00846768"/>
    <w:rsid w:val="00846F5B"/>
    <w:rsid w:val="00850014"/>
    <w:rsid w:val="00856579"/>
    <w:rsid w:val="008569DD"/>
    <w:rsid w:val="00863BD6"/>
    <w:rsid w:val="008668E7"/>
    <w:rsid w:val="00870ADD"/>
    <w:rsid w:val="0088684D"/>
    <w:rsid w:val="008902F1"/>
    <w:rsid w:val="0089477A"/>
    <w:rsid w:val="00895489"/>
    <w:rsid w:val="008A38A5"/>
    <w:rsid w:val="008B1B38"/>
    <w:rsid w:val="008B1D07"/>
    <w:rsid w:val="008C3804"/>
    <w:rsid w:val="008C4069"/>
    <w:rsid w:val="008C69CA"/>
    <w:rsid w:val="008D25CB"/>
    <w:rsid w:val="008D4609"/>
    <w:rsid w:val="008D6471"/>
    <w:rsid w:val="008E4F7F"/>
    <w:rsid w:val="008F0D9E"/>
    <w:rsid w:val="008F19F8"/>
    <w:rsid w:val="008F415D"/>
    <w:rsid w:val="00900DFE"/>
    <w:rsid w:val="0091097D"/>
    <w:rsid w:val="00912A1A"/>
    <w:rsid w:val="00921E11"/>
    <w:rsid w:val="0092480E"/>
    <w:rsid w:val="0092623E"/>
    <w:rsid w:val="009262F5"/>
    <w:rsid w:val="009309AD"/>
    <w:rsid w:val="00935F63"/>
    <w:rsid w:val="009400C4"/>
    <w:rsid w:val="0094384D"/>
    <w:rsid w:val="00946595"/>
    <w:rsid w:val="00946B0C"/>
    <w:rsid w:val="00947740"/>
    <w:rsid w:val="00950350"/>
    <w:rsid w:val="00952B7B"/>
    <w:rsid w:val="00955A8C"/>
    <w:rsid w:val="00956731"/>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62A4"/>
    <w:rsid w:val="00A00A32"/>
    <w:rsid w:val="00A20331"/>
    <w:rsid w:val="00A23C27"/>
    <w:rsid w:val="00A25DF7"/>
    <w:rsid w:val="00A27255"/>
    <w:rsid w:val="00A43A3C"/>
    <w:rsid w:val="00A43F26"/>
    <w:rsid w:val="00A505EA"/>
    <w:rsid w:val="00A51144"/>
    <w:rsid w:val="00A6511C"/>
    <w:rsid w:val="00A67769"/>
    <w:rsid w:val="00A71485"/>
    <w:rsid w:val="00A841EB"/>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1007B"/>
    <w:rsid w:val="00B10237"/>
    <w:rsid w:val="00B12A7F"/>
    <w:rsid w:val="00B2275C"/>
    <w:rsid w:val="00B240B5"/>
    <w:rsid w:val="00B243F4"/>
    <w:rsid w:val="00B25DB0"/>
    <w:rsid w:val="00B271FB"/>
    <w:rsid w:val="00B308D5"/>
    <w:rsid w:val="00B33A0A"/>
    <w:rsid w:val="00B366DE"/>
    <w:rsid w:val="00B36A8C"/>
    <w:rsid w:val="00B433A0"/>
    <w:rsid w:val="00B478AE"/>
    <w:rsid w:val="00B51005"/>
    <w:rsid w:val="00B53AF3"/>
    <w:rsid w:val="00B5450E"/>
    <w:rsid w:val="00B6060C"/>
    <w:rsid w:val="00B61557"/>
    <w:rsid w:val="00B62574"/>
    <w:rsid w:val="00B6789B"/>
    <w:rsid w:val="00B718C3"/>
    <w:rsid w:val="00B76DA6"/>
    <w:rsid w:val="00B80056"/>
    <w:rsid w:val="00B80DE7"/>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7381"/>
    <w:rsid w:val="00BD50BF"/>
    <w:rsid w:val="00BD5E97"/>
    <w:rsid w:val="00BD7A9F"/>
    <w:rsid w:val="00BE12DA"/>
    <w:rsid w:val="00BE4A57"/>
    <w:rsid w:val="00BE6480"/>
    <w:rsid w:val="00BED763"/>
    <w:rsid w:val="00BF031F"/>
    <w:rsid w:val="00C0418C"/>
    <w:rsid w:val="00C047C6"/>
    <w:rsid w:val="00C24363"/>
    <w:rsid w:val="00C24ED4"/>
    <w:rsid w:val="00C2764C"/>
    <w:rsid w:val="00C34858"/>
    <w:rsid w:val="00C43C4F"/>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5091"/>
    <w:rsid w:val="00CB723E"/>
    <w:rsid w:val="00CC041C"/>
    <w:rsid w:val="00CC09A7"/>
    <w:rsid w:val="00CC2B30"/>
    <w:rsid w:val="00CD04DB"/>
    <w:rsid w:val="00CD22EF"/>
    <w:rsid w:val="00CD29E8"/>
    <w:rsid w:val="00CD33A7"/>
    <w:rsid w:val="00CD5FE9"/>
    <w:rsid w:val="00CE22D4"/>
    <w:rsid w:val="00CE570A"/>
    <w:rsid w:val="00CE5CD2"/>
    <w:rsid w:val="00CE7F86"/>
    <w:rsid w:val="00CF0B90"/>
    <w:rsid w:val="00CF102E"/>
    <w:rsid w:val="00CF509E"/>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712E"/>
    <w:rsid w:val="00DB1A5E"/>
    <w:rsid w:val="00DB4785"/>
    <w:rsid w:val="00DB7372"/>
    <w:rsid w:val="00DC3351"/>
    <w:rsid w:val="00DC4B44"/>
    <w:rsid w:val="00DC66CB"/>
    <w:rsid w:val="00DD0AE3"/>
    <w:rsid w:val="00DD3325"/>
    <w:rsid w:val="00DD396F"/>
    <w:rsid w:val="00DD4B8A"/>
    <w:rsid w:val="00DD62AA"/>
    <w:rsid w:val="00DE0036"/>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69B"/>
    <w:rsid w:val="00E20269"/>
    <w:rsid w:val="00E2092E"/>
    <w:rsid w:val="00E25C4D"/>
    <w:rsid w:val="00E3229F"/>
    <w:rsid w:val="00E4132A"/>
    <w:rsid w:val="00E4166A"/>
    <w:rsid w:val="00E514DF"/>
    <w:rsid w:val="00E63B2C"/>
    <w:rsid w:val="00E65A86"/>
    <w:rsid w:val="00E678CD"/>
    <w:rsid w:val="00E70F2E"/>
    <w:rsid w:val="00E90A34"/>
    <w:rsid w:val="00E9EE46"/>
    <w:rsid w:val="00EA5F14"/>
    <w:rsid w:val="00EA7445"/>
    <w:rsid w:val="00EB10CE"/>
    <w:rsid w:val="00EB2CAB"/>
    <w:rsid w:val="00EC12A5"/>
    <w:rsid w:val="00EC16D2"/>
    <w:rsid w:val="00EC198C"/>
    <w:rsid w:val="00EC5350"/>
    <w:rsid w:val="00EC5B04"/>
    <w:rsid w:val="00ED35E2"/>
    <w:rsid w:val="00ED3925"/>
    <w:rsid w:val="00ED4E16"/>
    <w:rsid w:val="00EE3565"/>
    <w:rsid w:val="00EE5682"/>
    <w:rsid w:val="00EF0AFE"/>
    <w:rsid w:val="00EF2FED"/>
    <w:rsid w:val="00EF42CD"/>
    <w:rsid w:val="00EF4A02"/>
    <w:rsid w:val="00EF5030"/>
    <w:rsid w:val="00F004B3"/>
    <w:rsid w:val="00F02139"/>
    <w:rsid w:val="00F1403D"/>
    <w:rsid w:val="00F16806"/>
    <w:rsid w:val="00F17231"/>
    <w:rsid w:val="00F203BD"/>
    <w:rsid w:val="00F22109"/>
    <w:rsid w:val="00F265AD"/>
    <w:rsid w:val="00F26CE8"/>
    <w:rsid w:val="00F323B8"/>
    <w:rsid w:val="00F33358"/>
    <w:rsid w:val="00F3380A"/>
    <w:rsid w:val="00F34F0F"/>
    <w:rsid w:val="00F42A4D"/>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9980-8613"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C35622D-4616-9F46-9FD3-A02D1CE79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TotalTime>
  <Pages>22</Pages>
  <Words>45107</Words>
  <Characters>257115</Characters>
  <Application>Microsoft Office Word</Application>
  <DocSecurity>0</DocSecurity>
  <Lines>2142</Lines>
  <Paragraphs>6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1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270</cp:revision>
  <dcterms:created xsi:type="dcterms:W3CDTF">2020-05-30T12:38:00Z</dcterms:created>
  <dcterms:modified xsi:type="dcterms:W3CDTF">2020-06-09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